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BB1446" w:rsidRPr="00907B6B" w:rsidRDefault="00BB1446" w:rsidP="00BB1446">
      <w:pPr>
        <w:spacing w:after="0" w:line="240" w:lineRule="auto"/>
        <w:jc w:val="center"/>
        <w:outlineLvl w:val="0"/>
        <w:rPr>
          <w:rFonts w:ascii="Times New Roman" w:hAnsi="Times New Roman"/>
          <w:sz w:val="28"/>
        </w:rPr>
      </w:pPr>
      <w:r w:rsidRPr="00907B6B">
        <w:rPr>
          <w:rFonts w:ascii="Times New Roman" w:hAnsi="Times New Roman"/>
          <w:sz w:val="28"/>
        </w:rPr>
        <w:t>THE ELECTROCHEMICAL BEHAVIOR OF ZINC OXIDE/REDUCED GRAPHENE OXIDE COMPOSITE ELECTRODE IN DOPAMINE</w:t>
      </w:r>
    </w:p>
    <w:p w:rsidR="00BB1446" w:rsidRPr="00001D81" w:rsidRDefault="00BB1446" w:rsidP="00BB1446">
      <w:pPr>
        <w:spacing w:after="0" w:line="240" w:lineRule="auto"/>
        <w:jc w:val="center"/>
        <w:outlineLvl w:val="0"/>
        <w:rPr>
          <w:rFonts w:ascii="Times New Roman" w:hAnsi="Times New Roman"/>
          <w:b/>
          <w:color w:val="548DD4" w:themeColor="text2" w:themeTint="99"/>
          <w:sz w:val="24"/>
        </w:rPr>
      </w:pPr>
    </w:p>
    <w:p w:rsidR="00BB1446" w:rsidRDefault="00BB1446" w:rsidP="00BB1446">
      <w:pPr>
        <w:spacing w:after="0" w:line="240" w:lineRule="auto"/>
        <w:jc w:val="center"/>
        <w:outlineLvl w:val="0"/>
        <w:rPr>
          <w:rFonts w:ascii="Times New Roman" w:hAnsi="Times New Roman"/>
          <w:sz w:val="24"/>
        </w:rPr>
      </w:pPr>
      <w:r>
        <w:rPr>
          <w:rFonts w:ascii="Times New Roman" w:hAnsi="Times New Roman"/>
          <w:sz w:val="24"/>
        </w:rPr>
        <w:t>(Sifat Elektrokimia Elektrod Komposit Zink Oksida/Grafin Oksida Terturun dalam Dopamin)</w:t>
      </w:r>
    </w:p>
    <w:p w:rsidR="00BB1446" w:rsidRPr="00BB1446" w:rsidRDefault="00BB1446" w:rsidP="00BB1446">
      <w:pPr>
        <w:spacing w:after="0" w:line="240" w:lineRule="auto"/>
        <w:jc w:val="center"/>
        <w:outlineLvl w:val="0"/>
        <w:rPr>
          <w:rFonts w:ascii="Times New Roman" w:hAnsi="Times New Roman"/>
          <w:b/>
          <w:color w:val="548DD4" w:themeColor="text2" w:themeTint="99"/>
          <w:sz w:val="20"/>
          <w:szCs w:val="20"/>
        </w:rPr>
      </w:pPr>
    </w:p>
    <w:p w:rsidR="00BB1446" w:rsidRDefault="00BB1446" w:rsidP="00BB1446">
      <w:pPr>
        <w:spacing w:after="0" w:line="240" w:lineRule="auto"/>
        <w:jc w:val="center"/>
        <w:outlineLvl w:val="0"/>
        <w:rPr>
          <w:rFonts w:ascii="Times New Roman" w:hAnsi="Times New Roman"/>
          <w:sz w:val="20"/>
          <w:szCs w:val="20"/>
        </w:rPr>
      </w:pPr>
      <w:r w:rsidRPr="00BB1446">
        <w:rPr>
          <w:rFonts w:ascii="Times New Roman" w:hAnsi="Times New Roman"/>
          <w:sz w:val="20"/>
          <w:szCs w:val="20"/>
        </w:rPr>
        <w:t>Farhanini Yusoff</w:t>
      </w:r>
      <w:r w:rsidRPr="00BB1446">
        <w:rPr>
          <w:rFonts w:ascii="Times New Roman" w:hAnsi="Times New Roman"/>
          <w:sz w:val="20"/>
          <w:szCs w:val="20"/>
          <w:vertAlign w:val="superscript"/>
        </w:rPr>
        <w:t>1</w:t>
      </w:r>
      <w:r w:rsidRPr="00BB1446">
        <w:rPr>
          <w:rFonts w:ascii="Times New Roman" w:hAnsi="Times New Roman"/>
          <w:sz w:val="20"/>
          <w:szCs w:val="20"/>
        </w:rPr>
        <w:t>*, Ngai Tze Khing</w:t>
      </w:r>
      <w:r w:rsidRPr="00BB1446">
        <w:rPr>
          <w:rFonts w:ascii="Times New Roman" w:hAnsi="Times New Roman"/>
          <w:sz w:val="20"/>
          <w:szCs w:val="20"/>
          <w:vertAlign w:val="superscript"/>
        </w:rPr>
        <w:t>1</w:t>
      </w:r>
      <w:r w:rsidRPr="00BB1446">
        <w:rPr>
          <w:rFonts w:ascii="Times New Roman" w:hAnsi="Times New Roman"/>
          <w:sz w:val="20"/>
          <w:szCs w:val="20"/>
        </w:rPr>
        <w:t>, Chai Chee Hao</w:t>
      </w:r>
      <w:r w:rsidRPr="00BB1446">
        <w:rPr>
          <w:rFonts w:ascii="Times New Roman" w:hAnsi="Times New Roman"/>
          <w:sz w:val="20"/>
          <w:szCs w:val="20"/>
          <w:vertAlign w:val="superscript"/>
        </w:rPr>
        <w:t>1</w:t>
      </w:r>
      <w:r w:rsidRPr="00BB1446">
        <w:rPr>
          <w:rFonts w:ascii="Times New Roman" w:hAnsi="Times New Roman"/>
          <w:sz w:val="20"/>
          <w:szCs w:val="20"/>
        </w:rPr>
        <w:t>, Lee Pak Sang</w:t>
      </w:r>
      <w:r w:rsidRPr="00BB1446">
        <w:rPr>
          <w:rFonts w:ascii="Times New Roman" w:hAnsi="Times New Roman"/>
          <w:sz w:val="20"/>
          <w:szCs w:val="20"/>
          <w:vertAlign w:val="superscript"/>
        </w:rPr>
        <w:t>1</w:t>
      </w:r>
      <w:r w:rsidRPr="00BB1446">
        <w:rPr>
          <w:rFonts w:ascii="Times New Roman" w:hAnsi="Times New Roman"/>
          <w:sz w:val="20"/>
          <w:szCs w:val="20"/>
        </w:rPr>
        <w:t>, Nurul’ain Basyirah Muhamad</w:t>
      </w:r>
      <w:r w:rsidRPr="00BB1446">
        <w:rPr>
          <w:rFonts w:ascii="Times New Roman" w:hAnsi="Times New Roman"/>
          <w:sz w:val="20"/>
          <w:szCs w:val="20"/>
          <w:vertAlign w:val="superscript"/>
        </w:rPr>
        <w:t>1</w:t>
      </w:r>
      <w:r w:rsidRPr="00BB1446">
        <w:rPr>
          <w:rFonts w:ascii="Times New Roman" w:hAnsi="Times New Roman"/>
          <w:sz w:val="20"/>
          <w:szCs w:val="20"/>
        </w:rPr>
        <w:t xml:space="preserve">, </w:t>
      </w:r>
    </w:p>
    <w:p w:rsidR="00BB1446" w:rsidRPr="00BB1446" w:rsidRDefault="00BB1446" w:rsidP="00BB1446">
      <w:pPr>
        <w:spacing w:after="0" w:line="240" w:lineRule="auto"/>
        <w:jc w:val="center"/>
        <w:outlineLvl w:val="0"/>
        <w:rPr>
          <w:rFonts w:ascii="Times New Roman" w:hAnsi="Times New Roman"/>
          <w:sz w:val="20"/>
          <w:szCs w:val="20"/>
        </w:rPr>
      </w:pPr>
      <w:r w:rsidRPr="00BB1446">
        <w:rPr>
          <w:rFonts w:ascii="Times New Roman" w:hAnsi="Times New Roman"/>
          <w:sz w:val="20"/>
          <w:szCs w:val="20"/>
        </w:rPr>
        <w:t>Noorashikin Md Saleh</w:t>
      </w:r>
      <w:r w:rsidRPr="00BB1446">
        <w:rPr>
          <w:rFonts w:ascii="Times New Roman" w:hAnsi="Times New Roman"/>
          <w:sz w:val="20"/>
          <w:szCs w:val="20"/>
          <w:vertAlign w:val="superscript"/>
        </w:rPr>
        <w:t>2</w:t>
      </w:r>
    </w:p>
    <w:p w:rsidR="00BB1446" w:rsidRPr="00BB1446" w:rsidRDefault="00BB1446" w:rsidP="00BB1446">
      <w:pPr>
        <w:spacing w:after="0" w:line="240" w:lineRule="auto"/>
        <w:jc w:val="center"/>
        <w:outlineLvl w:val="0"/>
        <w:rPr>
          <w:rFonts w:ascii="Times New Roman" w:hAnsi="Times New Roman"/>
          <w:b/>
          <w:color w:val="548DD4" w:themeColor="text2" w:themeTint="99"/>
          <w:sz w:val="18"/>
          <w:szCs w:val="18"/>
        </w:rPr>
      </w:pPr>
      <w:r w:rsidRPr="00907B6B">
        <w:rPr>
          <w:rFonts w:ascii="Times New Roman" w:hAnsi="Times New Roman"/>
          <w:b/>
          <w:szCs w:val="20"/>
        </w:rPr>
        <w:t xml:space="preserve"> </w:t>
      </w:r>
    </w:p>
    <w:p w:rsidR="00BB1446" w:rsidRDefault="00BB1446" w:rsidP="00BB1446">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1</w:t>
      </w:r>
      <w:r w:rsidRPr="00907B6B">
        <w:rPr>
          <w:rFonts w:ascii="Times New Roman" w:hAnsi="Times New Roman"/>
          <w:i/>
          <w:sz w:val="18"/>
          <w:szCs w:val="18"/>
        </w:rPr>
        <w:t xml:space="preserve">School of Marine and Environmental Sciences, </w:t>
      </w:r>
    </w:p>
    <w:p w:rsidR="00BB1446" w:rsidRDefault="00BB1446" w:rsidP="00BB1446">
      <w:pPr>
        <w:spacing w:after="0" w:line="240" w:lineRule="auto"/>
        <w:jc w:val="center"/>
        <w:outlineLvl w:val="0"/>
        <w:rPr>
          <w:rFonts w:ascii="Times New Roman" w:hAnsi="Times New Roman"/>
          <w:i/>
          <w:sz w:val="18"/>
          <w:szCs w:val="18"/>
        </w:rPr>
      </w:pPr>
      <w:r w:rsidRPr="00907B6B">
        <w:rPr>
          <w:rFonts w:ascii="Times New Roman" w:hAnsi="Times New Roman"/>
          <w:i/>
          <w:sz w:val="18"/>
          <w:szCs w:val="18"/>
        </w:rPr>
        <w:t xml:space="preserve">Universiti Malaysia Terengganu, 21030 Kuala </w:t>
      </w:r>
      <w:r>
        <w:rPr>
          <w:rFonts w:ascii="Times New Roman" w:hAnsi="Times New Roman"/>
          <w:i/>
          <w:sz w:val="18"/>
          <w:szCs w:val="18"/>
        </w:rPr>
        <w:t>Nerus</w:t>
      </w:r>
      <w:r w:rsidRPr="00907B6B">
        <w:rPr>
          <w:rFonts w:ascii="Times New Roman" w:hAnsi="Times New Roman"/>
          <w:i/>
          <w:sz w:val="18"/>
          <w:szCs w:val="18"/>
        </w:rPr>
        <w:t xml:space="preserve">, </w:t>
      </w:r>
      <w:r>
        <w:rPr>
          <w:rFonts w:ascii="Times New Roman" w:hAnsi="Times New Roman"/>
          <w:i/>
          <w:sz w:val="18"/>
          <w:szCs w:val="18"/>
        </w:rPr>
        <w:t xml:space="preserve">Terengganu, </w:t>
      </w:r>
      <w:r w:rsidRPr="00907B6B">
        <w:rPr>
          <w:rFonts w:ascii="Times New Roman" w:hAnsi="Times New Roman"/>
          <w:i/>
          <w:sz w:val="18"/>
          <w:szCs w:val="18"/>
        </w:rPr>
        <w:t>Malaysia</w:t>
      </w:r>
    </w:p>
    <w:p w:rsidR="00BB1446" w:rsidRDefault="00BB1446" w:rsidP="00BB1446">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2</w:t>
      </w:r>
      <w:r w:rsidRPr="00786417">
        <w:rPr>
          <w:rFonts w:ascii="Times New Roman" w:hAnsi="Times New Roman"/>
          <w:i/>
          <w:sz w:val="18"/>
          <w:szCs w:val="18"/>
        </w:rPr>
        <w:t xml:space="preserve">Research Centre for Sustainable Process Technology, </w:t>
      </w:r>
    </w:p>
    <w:p w:rsidR="00BB1446" w:rsidRDefault="00BB1446" w:rsidP="00BB1446">
      <w:pPr>
        <w:spacing w:after="0" w:line="240" w:lineRule="auto"/>
        <w:jc w:val="center"/>
        <w:outlineLvl w:val="0"/>
        <w:rPr>
          <w:rFonts w:ascii="Times New Roman" w:hAnsi="Times New Roman"/>
          <w:i/>
          <w:sz w:val="18"/>
          <w:szCs w:val="18"/>
        </w:rPr>
      </w:pPr>
      <w:r w:rsidRPr="00786417">
        <w:rPr>
          <w:rFonts w:ascii="Times New Roman" w:hAnsi="Times New Roman"/>
          <w:i/>
          <w:sz w:val="18"/>
          <w:szCs w:val="18"/>
        </w:rPr>
        <w:t xml:space="preserve">Department of Chemical Engineering, Faculty of Engineering and Built Environment, </w:t>
      </w:r>
    </w:p>
    <w:p w:rsidR="00BB1446" w:rsidRDefault="00BB1446" w:rsidP="00BB1446">
      <w:pPr>
        <w:spacing w:after="0" w:line="240" w:lineRule="auto"/>
        <w:jc w:val="center"/>
        <w:outlineLvl w:val="0"/>
        <w:rPr>
          <w:rFonts w:ascii="Times New Roman" w:hAnsi="Times New Roman"/>
          <w:i/>
          <w:sz w:val="18"/>
          <w:szCs w:val="18"/>
        </w:rPr>
      </w:pPr>
      <w:r>
        <w:rPr>
          <w:rFonts w:ascii="Times New Roman" w:hAnsi="Times New Roman"/>
          <w:i/>
          <w:sz w:val="18"/>
          <w:szCs w:val="18"/>
        </w:rPr>
        <w:t>Universiti Kebangsaan Malaysia, 4</w:t>
      </w:r>
      <w:r w:rsidRPr="00786417">
        <w:rPr>
          <w:rFonts w:ascii="Times New Roman" w:hAnsi="Times New Roman"/>
          <w:i/>
          <w:sz w:val="18"/>
          <w:szCs w:val="18"/>
        </w:rPr>
        <w:t xml:space="preserve">3600 </w:t>
      </w:r>
      <w:r>
        <w:rPr>
          <w:rFonts w:ascii="Times New Roman" w:hAnsi="Times New Roman"/>
          <w:i/>
          <w:sz w:val="18"/>
          <w:szCs w:val="18"/>
        </w:rPr>
        <w:t xml:space="preserve">UKM </w:t>
      </w:r>
      <w:r w:rsidRPr="00786417">
        <w:rPr>
          <w:rFonts w:ascii="Times New Roman" w:hAnsi="Times New Roman"/>
          <w:i/>
          <w:sz w:val="18"/>
          <w:szCs w:val="18"/>
        </w:rPr>
        <w:t>Bangi, Selangor, Malaysia</w:t>
      </w:r>
    </w:p>
    <w:p w:rsidR="00BB1446" w:rsidRPr="009C4E07" w:rsidRDefault="00BB1446" w:rsidP="00BB1446">
      <w:pPr>
        <w:spacing w:after="0" w:line="240" w:lineRule="auto"/>
        <w:jc w:val="center"/>
        <w:outlineLvl w:val="0"/>
        <w:rPr>
          <w:rFonts w:ascii="Times New Roman" w:hAnsi="Times New Roman"/>
          <w:b/>
          <w:color w:val="548DD4" w:themeColor="text2" w:themeTint="99"/>
          <w:sz w:val="18"/>
          <w:szCs w:val="18"/>
        </w:rPr>
      </w:pPr>
    </w:p>
    <w:p w:rsidR="00BB1446" w:rsidRPr="00747021" w:rsidRDefault="00BB1446" w:rsidP="00BB1446">
      <w:pPr>
        <w:spacing w:after="0" w:line="240" w:lineRule="auto"/>
        <w:jc w:val="center"/>
        <w:outlineLvl w:val="0"/>
        <w:rPr>
          <w:rFonts w:ascii="Times New Roman" w:hAnsi="Times New Roman"/>
          <w:i/>
          <w:color w:val="548DD4" w:themeColor="text2" w:themeTint="99"/>
          <w:sz w:val="18"/>
        </w:rPr>
      </w:pPr>
      <w:r w:rsidRPr="00BB1446">
        <w:rPr>
          <w:rFonts w:ascii="Times New Roman" w:hAnsi="Times New Roman"/>
          <w:i/>
          <w:sz w:val="18"/>
        </w:rPr>
        <w:t>*</w:t>
      </w:r>
      <w:r w:rsidRPr="00747021">
        <w:rPr>
          <w:rFonts w:ascii="Times New Roman" w:hAnsi="Times New Roman"/>
          <w:i/>
          <w:sz w:val="18"/>
        </w:rPr>
        <w:t>Cor</w:t>
      </w:r>
      <w:r>
        <w:rPr>
          <w:rFonts w:ascii="Times New Roman" w:hAnsi="Times New Roman"/>
          <w:i/>
          <w:sz w:val="18"/>
        </w:rPr>
        <w:t>responding author:  farhanini@umt.edu.my</w:t>
      </w:r>
      <w:r w:rsidRPr="009C4E07">
        <w:rPr>
          <w:rFonts w:ascii="Times New Roman" w:hAnsi="Times New Roman"/>
          <w:b/>
          <w:i/>
          <w:color w:val="548DD4" w:themeColor="text2" w:themeTint="99"/>
          <w:sz w:val="18"/>
        </w:rPr>
        <w:t xml:space="preserve"> </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D18BE">
        <w:rPr>
          <w:rFonts w:ascii="Times New Roman" w:hAnsi="Times New Roman"/>
          <w:noProof/>
          <w:sz w:val="18"/>
          <w:szCs w:val="18"/>
          <w:lang w:bidi="ar-SA"/>
        </w:rPr>
        <w:t>2 January 2018</w:t>
      </w:r>
      <w:r>
        <w:rPr>
          <w:rFonts w:ascii="Times New Roman" w:hAnsi="Times New Roman"/>
          <w:noProof/>
          <w:sz w:val="18"/>
          <w:szCs w:val="18"/>
          <w:lang w:bidi="ar-SA"/>
        </w:rPr>
        <w:t xml:space="preserve">; Accepted: </w:t>
      </w:r>
      <w:r w:rsidR="00CD18BE">
        <w:rPr>
          <w:rFonts w:ascii="Times New Roman" w:hAnsi="Times New Roman"/>
          <w:noProof/>
          <w:sz w:val="18"/>
          <w:szCs w:val="18"/>
          <w:lang w:bidi="ar-SA"/>
        </w:rPr>
        <w:t>6 March 2018</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B1446" w:rsidRDefault="00BB1446" w:rsidP="00BB1446">
      <w:pPr>
        <w:spacing w:after="0" w:line="240" w:lineRule="auto"/>
        <w:jc w:val="both"/>
        <w:outlineLvl w:val="0"/>
        <w:rPr>
          <w:rFonts w:ascii="Times New Roman" w:hAnsi="Times New Roman"/>
          <w:sz w:val="18"/>
          <w:szCs w:val="18"/>
        </w:rPr>
      </w:pPr>
      <w:r>
        <w:rPr>
          <w:rFonts w:ascii="Times New Roman" w:hAnsi="Times New Roman"/>
          <w:sz w:val="18"/>
          <w:szCs w:val="18"/>
        </w:rPr>
        <w:t>Zinc oxide/</w:t>
      </w:r>
      <w:r w:rsidRPr="00907B6B">
        <w:rPr>
          <w:rFonts w:ascii="Times New Roman" w:hAnsi="Times New Roman"/>
          <w:sz w:val="18"/>
          <w:szCs w:val="18"/>
        </w:rPr>
        <w:t>reduced graphene oxide (ZnO/rGO) composite was synthesized via the modified Hummers’ method. The pr</w:t>
      </w:r>
      <w:r>
        <w:rPr>
          <w:rFonts w:ascii="Times New Roman" w:hAnsi="Times New Roman"/>
          <w:sz w:val="18"/>
          <w:szCs w:val="18"/>
        </w:rPr>
        <w:t>esence of ZnO composite on the r</w:t>
      </w:r>
      <w:r w:rsidRPr="00907B6B">
        <w:rPr>
          <w:rFonts w:ascii="Times New Roman" w:hAnsi="Times New Roman"/>
          <w:sz w:val="18"/>
          <w:szCs w:val="18"/>
        </w:rPr>
        <w:t>GO sheets was confirmed by Scanning</w:t>
      </w:r>
      <w:r>
        <w:rPr>
          <w:rFonts w:ascii="Times New Roman" w:hAnsi="Times New Roman"/>
          <w:sz w:val="18"/>
          <w:szCs w:val="18"/>
        </w:rPr>
        <w:t xml:space="preserve"> Electron Microscope (SEM)</w:t>
      </w:r>
      <w:r w:rsidRPr="00907B6B">
        <w:rPr>
          <w:rFonts w:ascii="Times New Roman" w:hAnsi="Times New Roman"/>
          <w:sz w:val="18"/>
          <w:szCs w:val="18"/>
        </w:rPr>
        <w:t>, X-Ray Diffractometer (XRD) and Fourier Transform Infrared (FTIR) spectrometer. FTIR result showed the formation of ZnO/rGO with the presence ZnO stretching peak and the surface of ZnO/rGO was found to have better morphology with functionalized groups attached to it. XRD analysis also confirms the formation of ZnO/rGO composite by wurtzite structured indexed peak of the diffractogram. The ZnO/rGO composite was drop on the surface of GCE by drop casting method to increase the electrocatalytic activities of bare GCE. The electrochemical behaviour of ZnO/rGO modified electrode shows the enhancement in electron transfer and the system is diffusion-controlled. The electrochemical studies also revealed that the ZnO/rGO/GCE dramatically increased the current response against the</w:t>
      </w:r>
      <w:r>
        <w:rPr>
          <w:rFonts w:ascii="Times New Roman" w:hAnsi="Times New Roman"/>
          <w:sz w:val="18"/>
          <w:szCs w:val="18"/>
        </w:rPr>
        <w:t xml:space="preserve"> dopamine (</w:t>
      </w:r>
      <w:r w:rsidRPr="00907B6B">
        <w:rPr>
          <w:rFonts w:ascii="Times New Roman" w:hAnsi="Times New Roman"/>
          <w:sz w:val="18"/>
          <w:szCs w:val="18"/>
        </w:rPr>
        <w:t>DA</w:t>
      </w:r>
      <w:r>
        <w:rPr>
          <w:rFonts w:ascii="Times New Roman" w:hAnsi="Times New Roman"/>
          <w:sz w:val="18"/>
          <w:szCs w:val="18"/>
        </w:rPr>
        <w:t>)</w:t>
      </w:r>
      <w:r w:rsidRPr="00907B6B">
        <w:rPr>
          <w:rFonts w:ascii="Times New Roman" w:hAnsi="Times New Roman"/>
          <w:sz w:val="18"/>
          <w:szCs w:val="18"/>
        </w:rPr>
        <w:t xml:space="preserve">, due to the synergistic </w:t>
      </w:r>
      <w:r w:rsidR="00BA5BB9">
        <w:rPr>
          <w:rFonts w:ascii="Times New Roman" w:hAnsi="Times New Roman"/>
          <w:sz w:val="18"/>
          <w:szCs w:val="18"/>
        </w:rPr>
        <w:t>effect emerged between ZnO and r</w:t>
      </w:r>
      <w:r w:rsidRPr="00907B6B">
        <w:rPr>
          <w:rFonts w:ascii="Times New Roman" w:hAnsi="Times New Roman"/>
          <w:sz w:val="18"/>
          <w:szCs w:val="18"/>
        </w:rPr>
        <w:t>GO. This attributed that ZnO/rGO/GCE could exhibit excellent electrocatalytic activity and effective electron transfer kinetics towards the oxidation of DA. Therefore, the ZnO/rGO/GCE could be used to determine the DA concentration and provide an ideal matrix for clinical applications.</w:t>
      </w:r>
    </w:p>
    <w:p w:rsidR="00BB1446" w:rsidRPr="009C4E07" w:rsidRDefault="00BB1446" w:rsidP="00BB1446">
      <w:pPr>
        <w:spacing w:after="0" w:line="240" w:lineRule="auto"/>
        <w:jc w:val="both"/>
        <w:outlineLvl w:val="0"/>
        <w:rPr>
          <w:rFonts w:ascii="Times New Roman" w:hAnsi="Times New Roman"/>
          <w:sz w:val="18"/>
          <w:szCs w:val="18"/>
        </w:rPr>
      </w:pPr>
    </w:p>
    <w:p w:rsidR="00BB1446" w:rsidRPr="00173AC1" w:rsidRDefault="00BB1446" w:rsidP="00BB1446">
      <w:pPr>
        <w:spacing w:after="0" w:line="240" w:lineRule="auto"/>
        <w:jc w:val="both"/>
        <w:outlineLvl w:val="0"/>
        <w:rPr>
          <w:rFonts w:ascii="Times New Roman" w:hAnsi="Times New Roman"/>
          <w:sz w:val="18"/>
          <w:szCs w:val="18"/>
          <w:lang w:val="en-MY"/>
        </w:rPr>
      </w:pPr>
      <w:r w:rsidRPr="00173AC1">
        <w:rPr>
          <w:rFonts w:ascii="Times New Roman" w:hAnsi="Times New Roman"/>
          <w:b/>
          <w:sz w:val="18"/>
          <w:szCs w:val="18"/>
        </w:rPr>
        <w:t>Keywords</w:t>
      </w:r>
      <w:r w:rsidRPr="00173AC1">
        <w:rPr>
          <w:rFonts w:ascii="Times New Roman" w:hAnsi="Times New Roman"/>
          <w:sz w:val="18"/>
          <w:szCs w:val="18"/>
        </w:rPr>
        <w:t xml:space="preserve">: </w:t>
      </w:r>
      <w:r>
        <w:rPr>
          <w:rFonts w:ascii="Times New Roman" w:hAnsi="Times New Roman"/>
          <w:sz w:val="18"/>
          <w:szCs w:val="18"/>
        </w:rPr>
        <w:t xml:space="preserve"> </w:t>
      </w:r>
      <w:r>
        <w:rPr>
          <w:rFonts w:ascii="Times New Roman" w:hAnsi="Times New Roman"/>
          <w:sz w:val="18"/>
          <w:szCs w:val="18"/>
          <w:lang w:val="en-MY"/>
        </w:rPr>
        <w:t>z</w:t>
      </w:r>
      <w:r w:rsidRPr="00173AC1">
        <w:rPr>
          <w:rFonts w:ascii="Times New Roman" w:hAnsi="Times New Roman"/>
          <w:sz w:val="18"/>
          <w:szCs w:val="18"/>
          <w:lang w:val="en-MY"/>
        </w:rPr>
        <w:t>inc oxide, reduced graphene oxide, composite materials, dopamine, electrocatalysis</w:t>
      </w:r>
    </w:p>
    <w:p w:rsidR="00BB1446" w:rsidRPr="009C4E07" w:rsidRDefault="00BB1446" w:rsidP="00BB1446">
      <w:pPr>
        <w:spacing w:after="0" w:line="240" w:lineRule="auto"/>
        <w:jc w:val="center"/>
        <w:outlineLvl w:val="0"/>
        <w:rPr>
          <w:rFonts w:ascii="Times New Roman" w:hAnsi="Times New Roman"/>
          <w:b/>
          <w:color w:val="548DD4" w:themeColor="text2" w:themeTint="99"/>
          <w:sz w:val="18"/>
          <w:szCs w:val="18"/>
        </w:rPr>
      </w:pPr>
    </w:p>
    <w:p w:rsidR="00BB1446" w:rsidRPr="009C4E07" w:rsidRDefault="00BB1446" w:rsidP="00BB1446">
      <w:pPr>
        <w:spacing w:after="0" w:line="240" w:lineRule="auto"/>
        <w:jc w:val="center"/>
        <w:outlineLvl w:val="0"/>
        <w:rPr>
          <w:rFonts w:ascii="Times New Roman" w:hAnsi="Times New Roman"/>
          <w:b/>
          <w:sz w:val="18"/>
          <w:szCs w:val="18"/>
        </w:rPr>
      </w:pPr>
      <w:r w:rsidRPr="009C4E07">
        <w:rPr>
          <w:rFonts w:ascii="Times New Roman" w:hAnsi="Times New Roman"/>
          <w:b/>
          <w:sz w:val="18"/>
          <w:szCs w:val="18"/>
        </w:rPr>
        <w:t>Abstrak</w:t>
      </w:r>
    </w:p>
    <w:p w:rsidR="00BB1446" w:rsidRDefault="00BB1446" w:rsidP="00BB1446">
      <w:pPr>
        <w:spacing w:after="0" w:line="240" w:lineRule="auto"/>
        <w:jc w:val="both"/>
        <w:outlineLvl w:val="0"/>
        <w:rPr>
          <w:rFonts w:ascii="Times New Roman" w:hAnsi="Times New Roman"/>
          <w:sz w:val="18"/>
          <w:szCs w:val="18"/>
          <w:lang w:val="ms-MY"/>
        </w:rPr>
      </w:pPr>
      <w:r w:rsidRPr="004B7837">
        <w:rPr>
          <w:rFonts w:ascii="Times New Roman" w:hAnsi="Times New Roman"/>
          <w:sz w:val="18"/>
          <w:szCs w:val="18"/>
          <w:lang w:val="ms-MY"/>
        </w:rPr>
        <w:t>Komposit zink oksida/grafin oksida terturun (ZnO/rGO) telah disintesis melalui kaedah Hummer terubahsuai. Kehadiran komposit ZnO pada lapisan rGO telah diujikan oleh mikroskop imbasan elektron (SEM), Pembelauan sinar X (XRD) dan Inframerah transformasi Fourier (FTIR). Keputusan FTIR menunjukkan pembentukan ZnO/rGO dengan kehadiran puncak ZnO dan permukaan ZnO/rGO didapati mempunyai morfologi yang lebih baik dengan kumpulan berfungsi melekat padanya. Analisis XRD juga menunjukkan pembentukan komposit ZnO/rGO melalui diffraktogram indeks puncak struktrur wurtzit. Komposit ZnO/rGO telah diubahsuai dengan elektrod karbon berkaca (GCE) dengan menggunakan kaedah alas titis. Perlakuan elektrokimia ZnO/rGO/GCE menunjukkan peningkatan dalam pemindahan elektron dan sistem adalah proses serapan terkawal. Kajian elektrokimia mendedahkan bahawa respon arus ZnO/rGO/GCE meningkat terhadap DA, disebabka</w:t>
      </w:r>
      <w:r w:rsidR="00BA5BB9">
        <w:rPr>
          <w:rFonts w:ascii="Times New Roman" w:hAnsi="Times New Roman"/>
          <w:sz w:val="18"/>
          <w:szCs w:val="18"/>
          <w:lang w:val="ms-MY"/>
        </w:rPr>
        <w:t>n kesan sinergi antara ZnO dan r</w:t>
      </w:r>
      <w:r w:rsidRPr="004B7837">
        <w:rPr>
          <w:rFonts w:ascii="Times New Roman" w:hAnsi="Times New Roman"/>
          <w:sz w:val="18"/>
          <w:szCs w:val="18"/>
          <w:lang w:val="ms-MY"/>
        </w:rPr>
        <w:t>GO. Ini disebabkan respon arus ZnO/rGO/GCE boleh mempamerkan aktiviti elektropemangkin yang berkesan terhadap kinetik pemindahan elektron DA. Oleh itu, ZnO/rGO/GCE boleh digunakan untuk menentukan kepekatan DA dan menjadi pemangkin sesuai untuk aplikasi klinikal.</w:t>
      </w:r>
    </w:p>
    <w:p w:rsidR="00BB1446" w:rsidRPr="004B7837" w:rsidRDefault="00BB1446" w:rsidP="00BB1446">
      <w:pPr>
        <w:spacing w:after="0" w:line="240" w:lineRule="auto"/>
        <w:jc w:val="both"/>
        <w:outlineLvl w:val="0"/>
        <w:rPr>
          <w:rFonts w:ascii="Times New Roman" w:hAnsi="Times New Roman"/>
          <w:sz w:val="18"/>
          <w:szCs w:val="18"/>
          <w:lang w:val="ms-MY"/>
        </w:rPr>
      </w:pPr>
    </w:p>
    <w:p w:rsidR="00AC0033" w:rsidRPr="00BB1446" w:rsidRDefault="00BB1446" w:rsidP="00BB1446">
      <w:pPr>
        <w:spacing w:after="0" w:line="240" w:lineRule="auto"/>
        <w:jc w:val="both"/>
        <w:outlineLvl w:val="0"/>
        <w:rPr>
          <w:rFonts w:ascii="Times New Roman" w:hAnsi="Times New Roman"/>
          <w:b/>
          <w:color w:val="FF0000"/>
          <w:sz w:val="18"/>
          <w:szCs w:val="18"/>
          <w:lang w:val="ms-MY"/>
        </w:rPr>
      </w:pPr>
      <w:r w:rsidRPr="004B7837">
        <w:rPr>
          <w:rFonts w:ascii="Times New Roman" w:hAnsi="Times New Roman"/>
          <w:b/>
          <w:sz w:val="18"/>
          <w:szCs w:val="18"/>
          <w:lang w:val="ms-MY"/>
        </w:rPr>
        <w:t xml:space="preserve">Kata kunci: </w:t>
      </w:r>
      <w:r>
        <w:rPr>
          <w:rFonts w:ascii="Times New Roman" w:hAnsi="Times New Roman"/>
          <w:b/>
          <w:sz w:val="18"/>
          <w:szCs w:val="18"/>
          <w:lang w:val="ms-MY"/>
        </w:rPr>
        <w:t xml:space="preserve"> </w:t>
      </w:r>
      <w:r>
        <w:rPr>
          <w:rFonts w:ascii="Times New Roman" w:hAnsi="Times New Roman"/>
          <w:sz w:val="18"/>
          <w:szCs w:val="18"/>
          <w:lang w:val="ms-MY"/>
        </w:rPr>
        <w:t>z</w:t>
      </w:r>
      <w:r w:rsidRPr="004B7837">
        <w:rPr>
          <w:rFonts w:ascii="Times New Roman" w:hAnsi="Times New Roman"/>
          <w:sz w:val="18"/>
          <w:szCs w:val="18"/>
          <w:lang w:val="ms-MY"/>
        </w:rPr>
        <w:t>ink oksida, grafin oksida terturun, bahan komposit, dopamin, elektropemangkin</w:t>
      </w: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Dopamine (DA) is the most significant catecholamines, belongs to the excitatory neurotransmitter family which consists of an amine group linked to a catechol structure. It has great influence on central nervous, endocrine, and cardiovascular system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2/app.39754", "ISBN" : "1097-4628", "ISSN" : "00218995", "abstract" : "To improve the thermal and mechanical properties and further to expand its applications of epoxy in electronic packaging, reduced graphene oxide/epoxy composites have been successfully prepared, in which dopamine (DA) was used as reducing agent and modifier for graphene oxide (GO) to avoid the environmentally harmful reducing agents and address the problem of aggregation of graphene in composites. Further studies revealed that DA could effectively eliminate the labile oxygen functionality of GO and generate polydopamine functionalized graphene oxide (PDA-GO) because DA would be oxidated and undergo the rearrangement and intermolecular cross-linking reaction to produce polydopamine (PDA), which would improve the interfacial adhesion between GO and epoxy, and further be beneficial for the homogenous dispersion of GO in epoxy matrix. The effect of PDA-GO on the thermal and mechanical properties of PDA-GO/epoxy composites was also investigated, and the incorporation of PDA-GO could increase the thermal conductivity, storage modulus, glass transition (Tg), and dielectric constant of epoxy. \u00a9 2013 Wiley Periodicals, Inc. J. Appl. Polym. Sci. 2014, 131, 39754.", "author" : [ { "dropping-particle" : "", "family" : "Hu", "given" : "Xinli", "non-dropping-particle" : "", "parse-names" : false, "suffix" : "" }, { "dropping-particle" : "", "family" : "Qi", "given" : "Rongrong", "non-dropping-particle" : "", "parse-names" : false, "suffix" : "" }, { "dropping-particle" : "", "family" : "Zhu", "given" : "Jian", "non-dropping-particle" : "", "parse-names" : false, "suffix" : "" }, { "dropping-particle" : "", "family" : "Lu", "given" : "Jiaqi", "non-dropping-particle" : "", "parse-names" : false, "suffix" : "" }, { "dropping-particle" : "", "family" : "Luo", "given" : "Yu", "non-dropping-particle" : "", "parse-names" : false, "suffix" : "" }, { "dropping-particle" : "", "family" : "Jin", "given" : "Jieyu", "non-dropping-particle" : "", "parse-names" : false, "suffix" : "" }, { "dropping-particle" : "", "family" : "Jiang", "given" : "Pingkai", "non-dropping-particle" : "", "parse-names" : false, "suffix" : "" } ], "container-title" : "Journal of Applied Polymer Science", "id" : "ITEM-1", "issue" : "2", "issued" : { "date-parts" : [ [ "2014" ] ] }, "title" : "Preparation and properties of dopamine reduced graphene oxide and its composites of epoxy", "type" : "article-journal", "volume" : "131" }, "uris" : [ "http://www.mendeley.com/documents/?uuid=331b225c-3efa-43cd-8d25-0cc251e45daa" ] } ], "mendeley" : { "formattedCitation" : "[1]", "plainTextFormattedCitation" : "[1]", "previouslyFormattedCitation" : "[1]"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w:t>
      </w:r>
      <w:r w:rsidRPr="00BB1446">
        <w:rPr>
          <w:rFonts w:ascii="Times New Roman" w:hAnsi="Times New Roman"/>
          <w:sz w:val="20"/>
          <w:szCs w:val="20"/>
        </w:rPr>
        <w:fldChar w:fldCharType="end"/>
      </w:r>
      <w:r w:rsidRPr="00BB1446">
        <w:rPr>
          <w:rFonts w:ascii="Times New Roman" w:hAnsi="Times New Roman"/>
          <w:sz w:val="20"/>
          <w:szCs w:val="20"/>
        </w:rPr>
        <w:t xml:space="preserve">. Moreover, DA plays a vital role in brain pleasure centers, emotional response and help to regulate movement for human. Abnormal level of dopamine in human body can lead to central nervous system disorders such as Parkinson’s, Alzheimer’s, Huntington’s disease and schizophrenia diseases are cause by. Recent studies show that low dopaminergic activity, as indicated by high DA/metabolite ratios, was positively correlated with addiction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alcohol.2016.05.005", "ISSN" : "18736823", "abstract" : "Alcoholism is a prevalent and debilitating neuropsychiatric disease, and much effort has been aimed at elucidating the neurobiological mechanisms underlying maladaptive alcohol drinking in an effort to design rational treatment strategies. In preclinical literature, the use of inbred mouse lines has allowed for the examination of ethanol effects across vulnerable and resistant phenotypes. C57BL/6J mice consistently show higher rates of ethanol drinking compared to most mouse strains. Conversely, DBA/2J mice display low rates of ethanol consumption. Given that the reinforcing and rewarding effects of ethanol are thought to be in part mediated by its actions on dopamine neurotransmission, we hypothesized that alcohol-preferring C57BL/6J and alcohol-avoiding DBA/2J mice would display basal differences in dopamine system function. By administering an L-aromatic acid decarboxylase inhibitor and measuring L-Dopa accumulation via high-performance liquid chromatography as a measure of tyrosine hydroxylase activity, we found no difference in dopamine synthesis between mouse strains in the midbrain, dorsal striatum, or ventral striatum. However, we did find that quinpirole-induced inhibition of dopamine synthesis was greater in the ventral striatum of C57BL/6J mice, suggesting increased presynaptic D2-type dopamine autoreceptor sensitivity. To determine whether dopamine synthesis or autoreceptor sensitivity was altered by a history of ethanol, we exposed C57BL/6J mice to one or two weekly cycles of chronic intermittent ethanol (CIE) exposure and withdrawal. We found that there was an attenuation of baseline dopamine synthesis in the ventral striatum after two cycles of CIE. Finally, we examined tissue content of dopamine and dopamine metabolites across recombinant inbred mice bred from a C57BL/6J\u00a0\u00d7\u00a0DBA/2J cross (BXD). We found that low dopaminergic activity, as indicated by high dopamine/metabolite ratios, was positively correlated with drinking. Together, these findings show differential autoreceptor effects on dopamine synthesis between C57BL/6J and DBA/2J mice, and suggest that decreased dopaminergic activity is associated with excessive drinking.", "author" : [ { "dropping-particle" : "", "family" : "Siciliano", "given" : "Cody A.", "non-dropping-particle" : "", "parse-names" : false, "suffix" : "" }, { "dropping-particle" : "", "family" : "Locke", "given" : "Jason L.", "non-dropping-particle" : "", "parse-names" : false, "suffix" : "" }, { "dropping-particle" : "", "family" : "Mathews", "given" : "Tiffany A.", "non-dropping-particle" : "", "parse-names" : false, "suffix" : "" }, { "dropping-particle" : "", "family" : "Lopez", "given" : "Marcelo F.", "non-dropping-particle" : "", "parse-names" : false, "suffix" : "" }, { "dropping-particle" : "", "family" : "Becker", "given" : "Howard C.", "non-dropping-particle" : "", "parse-names" : false, "suffix" : "" }, { "dropping-particle" : "", "family" : "Jones", "given" : "Sara R.", "non-dropping-particle" : "", "parse-names" : false, "suffix" : "" } ], "container-title" : "Alcohol", "id" : "ITEM-1", "issued" : { "date-parts" : [ [ "2017" ] ] }, "page" : "25-32", "title" : "Dopamine synthesis in alcohol drinking-prone and -resistant mouse strains", "type" : "article-journal", "volume" : "58" }, "uris" : [ "http://www.mendeley.com/documents/?uuid=167d2145-fcab-4460-97d7-3b238032392d" ] } ], "mendeley" : { "formattedCitation" : "[2]", "plainTextFormattedCitation" : "[2]", "previouslyFormattedCitation" : "[2]"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w:t>
      </w:r>
      <w:r w:rsidRPr="00BB1446">
        <w:rPr>
          <w:rFonts w:ascii="Times New Roman" w:hAnsi="Times New Roman"/>
          <w:sz w:val="20"/>
          <w:szCs w:val="20"/>
        </w:rPr>
        <w:fldChar w:fldCharType="end"/>
      </w:r>
      <w:r w:rsidRPr="00BB1446">
        <w:rPr>
          <w:rFonts w:ascii="Times New Roman" w:hAnsi="Times New Roman"/>
          <w:sz w:val="20"/>
          <w:szCs w:val="20"/>
        </w:rPr>
        <w:t xml:space="preserve">. Therefore, the development of an accurate and sensitive method for DA determination is necessary for the clinical diagnostic purposes. </w:t>
      </w:r>
    </w:p>
    <w:p w:rsidR="00BB1446" w:rsidRPr="00BB1446" w:rsidRDefault="00BB1446" w:rsidP="00BB1446">
      <w:pPr>
        <w:spacing w:after="0" w:line="240" w:lineRule="auto"/>
        <w:jc w:val="both"/>
        <w:outlineLvl w:val="0"/>
        <w:rPr>
          <w:rFonts w:ascii="Times New Roman" w:hAnsi="Times New Roman"/>
          <w:sz w:val="20"/>
          <w:szCs w:val="20"/>
        </w:rPr>
      </w:pP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Numerous analytical techniques are available for the detection of DA level such as UV-vis spectrometry, capillary electrophoresis, chemiluminescence and electrochemical analysis. Among these methods, electrochemical method are favorable owing to their advantages such fast speed, low cost, low detection limits and also high in accuracy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jelechem.2017.04.018", "ISSN" : "15726657", "abstract" : "In this study, we report the determination of dopamine (DA) and acetaminophen (AC) using activated graphene-Nafion modified glassy carbon electrode (AG-NA/GCE). The AG was prepared by simple and facile method of thermal activation of graphene oxide (GO) with potassium hydroxide (KOH) to enhance the pore volume and specific surface area. The surface morphology and pore structure of AG were characterized by field-emission scanning electron microscope, transmission electron microscopy, Raman spectroscopy and nitrogen isothermal adsorption-desorption technique. The electrochemical characterization of AG-NA/GCE was examined with cyclic voltammetry analysis of potassium ferricyanide. The electroanalytical performance of AG-NA/GCE toward the oxidation of DA and AC was analyzed via cyclic voltammetry and differential pulse voltammetry. The result showed excellent selectivity and sensitivity toward analysis of DA and AC with low detection limit values of 0.33 and 0.031 \u03bcM (S/N = 3) for DA and AC, respectively. As for the examination and evaluation of electrochemical activities in real samples, the determination of DA and AC was examined with AG-NA/GCE in diluted human urine samples.", "author" : [ { "dropping-particle" : "", "family" : "Kim", "given" : "Dongwon", "non-dropping-particle" : "", "parse-names" : false, "suffix" : "" }, { "dropping-particle" : "", "family" : "Lee", "given" : "Sohee", "non-dropping-particle" : "", "parse-names" : false, "suffix" : "" }, { "dropping-particle" : "", "family" : "Piao", "given" : "Yuanzhe", "non-dropping-particle" : "", "parse-names" : false, "suffix" : "" } ], "container-title" : "Journal of Electroanalytical Chemistry", "id" : "ITEM-1", "issued" : { "date-parts" : [ [ "2017" ] ] }, "page" : "221-228", "title" : "Electrochemical determination of dopamine and acetaminophen using activated graphene-Nafion modified glassy carbon electrode", "type" : "article-journal", "volume" : "794" }, "uris" : [ "http://www.mendeley.com/documents/?uuid=2d9f5ecb-fdf3-4836-adab-bead2ffcf854" ] } ], "mendeley" : { "formattedCitation" : "[3]", "plainTextFormattedCitation" : "[3]", "previouslyFormattedCitation" : "[3]"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3]</w:t>
      </w:r>
      <w:r w:rsidRPr="00BB1446">
        <w:rPr>
          <w:rFonts w:ascii="Times New Roman" w:hAnsi="Times New Roman"/>
          <w:sz w:val="20"/>
          <w:szCs w:val="20"/>
        </w:rPr>
        <w:fldChar w:fldCharType="end"/>
      </w:r>
      <w:r w:rsidRPr="00BB1446">
        <w:rPr>
          <w:rFonts w:ascii="Times New Roman" w:hAnsi="Times New Roman"/>
          <w:sz w:val="20"/>
          <w:szCs w:val="20"/>
        </w:rPr>
        <w:t xml:space="preserve">. However, uric acid (UA) and ascorbic acid (AA) are usually coexisted with DA in the extracellular fluids of the central nervous system in  mammals or the biological fluid such as urine, blood and human breast milk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colsurfb.2011.08.012", "ISSN" : "09277765", "PMID" : "21907551", "abstract" : "A voltammetric method based on a combination of incorporated Nafion, single-walled carbon nanotubes and poly(3-methylthiophene) film-modified glassy carbon electrode (NF/SWCNT/PMT/GCE) has been successfully developed for selective determination of dopamine (DA) in the ternary mixture of dopamine, ascorbic acid (AA) and uric acid (UA) in 0.1. M phosphate buffer solution (PBS) pH 4. It was shown that to detect DA from binary DA-AA mixture, the use of NF/PMT/GCE was sufficient, but to detect DA from ternary DA-AA-UA mixture NF/SWCNT/PMT/GCE was required. The later modified electrode exhibits superior electrocatalytic activity towards AA, DA and UA thanks to synergic effect of NF/SWCNT (combining unique properties of SWCNT such as high specific surface area, electrocatalytic and adsorptive properties, with the cation selectivity of NF). On the surface of NF/SWCNT/PMT/GCE AA, DA, UA were oxidized respectively at distinguishable potentials of 0.15, 0.37 and 0.53. V (vs. Ag/AgCl), to form well-defined and sharp peaks, making possible simultaneous determination of each compound. Also, it has several advantages, such as simple preparation method, high sensitivity, low detection limit and excellent reproducibility. Thus, the proposed NF/SWCNT/PMT/GCE could be advantageously employed for the determination of DA in real pharmaceutical formulations. \u00a9 2011 Elsevier B.V.", "author" : [ { "dropping-particle" : "", "family" : "Quan", "given" : "Do Phuc", "non-dropping-particle" : "", "parse-names" : false, "suffix" : "" }, { "dropping-particle" : "", "family" : "Tuyen", "given" : "Do Phuc", "non-dropping-particle" : "", "parse-names" : false, "suffix" : "" }, { "dropping-particle" : "", "family" : "Lam", "given" : "Tran Dai", "non-dropping-particle" : "", "parse-names" : false, "suffix" : "" }, { "dropping-particle" : "", "family" : "Tram", "given" : "Phan Thi Ngoc", "non-dropping-particle" : "", "parse-names" : false, "suffix" : "" }, { "dropping-particle" : "", "family" : "Binh", "given" : "Nguyen Hai", "non-dropping-particle" : "", "parse-names" : false, "suffix" : "" }, { "dropping-particle" : "", "family" : "Viet", "given" : "Pham Hung", "non-dropping-particle" : "", "parse-names" : false, "suffix" : "" } ], "container-title" : "Colloids and Surfaces B: Biointerfaces", "id" : "ITEM-1", "issue" : "2", "issued" : { "date-parts" : [ [ "2011" ] ] }, "page" : "764-770", "title" : "Electrochemically selective determination of dopamine in the presence of ascorbic and uric acids on the surface of the modified Nafion/single wall carbon nanotube/poly(3-methylthiophene) glassy carbon electrodes", "type" : "article-journal", "volume" : "88" }, "uris" : [ "http://www.mendeley.com/documents/?uuid=0bfdbb61-2172-4bc5-9c1f-7f9464b16837" ] } ], "mendeley" : { "formattedCitation" : "[4]", "plainTextFormattedCitation" : "[4]", "previouslyFormattedCitation" : "[4]"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4]</w:t>
      </w:r>
      <w:r w:rsidRPr="00BB1446">
        <w:rPr>
          <w:rFonts w:ascii="Times New Roman" w:hAnsi="Times New Roman"/>
          <w:sz w:val="20"/>
          <w:szCs w:val="20"/>
        </w:rPr>
        <w:fldChar w:fldCharType="end"/>
      </w:r>
      <w:r w:rsidRPr="00BB1446">
        <w:rPr>
          <w:rFonts w:ascii="Times New Roman" w:hAnsi="Times New Roman"/>
          <w:sz w:val="20"/>
          <w:szCs w:val="20"/>
        </w:rPr>
        <w:t>. Thus, AA and UA will become the interfering species that will result in poor selectivity and sensitivity towards DA detection.</w:t>
      </w:r>
    </w:p>
    <w:p w:rsidR="00BB1446" w:rsidRPr="00BB1446" w:rsidRDefault="00BB1446" w:rsidP="00BB1446">
      <w:pPr>
        <w:spacing w:after="0" w:line="240" w:lineRule="auto"/>
        <w:jc w:val="both"/>
        <w:outlineLvl w:val="0"/>
        <w:rPr>
          <w:rFonts w:ascii="Times New Roman" w:hAnsi="Times New Roman"/>
          <w:sz w:val="20"/>
          <w:szCs w:val="20"/>
        </w:rPr>
      </w:pP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In order to overcome this problem, two fundamental approaches were often performed; improve the electrocatalytic performance on the electrode surface to separate their oxidation potentials, and selective interaction with DA on the electrode surface without interference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cr068082i", "ISBN" : "0009-2665", "ISSN" : "00092665", "PMID" : "18558752", "abstract" : "A review.  The authors discuss in vivo electrochem., including challenges in sensor performance, applications, and understanding biol. processes. [on SciFinder(R)]", "author" : [ { "dropping-particle" : "", "family" : "Wilson", "given" : "George S.", "non-dropping-particle" : "", "parse-names" : false, "suffix" : "" }, { "dropping-particle" : "", "family" : "Johnson", "given" : "Michael A.", "non-dropping-particle" : "", "parse-names" : false, "suffix" : "" } ], "container-title" : "Chemical Reviews", "id" : "ITEM-1", "issue" : "7", "issued" : { "date-parts" : [ [ "2008" ] ] }, "page" : "2462-2481", "title" : "In-vivo electrochemistry: What can we learn about living systems?", "type" : "article-journal", "volume" : "108" }, "uris" : [ "http://www.mendeley.com/documents/?uuid=77ef9a5f-6a4b-431e-b1ec-5679c9c3f004" ] } ], "mendeley" : { "formattedCitation" : "[5]", "plainTextFormattedCitation" : "[5]", "previouslyFormattedCitation" : "[5]"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5]</w:t>
      </w:r>
      <w:r w:rsidRPr="00BB1446">
        <w:rPr>
          <w:rFonts w:ascii="Times New Roman" w:hAnsi="Times New Roman"/>
          <w:sz w:val="20"/>
          <w:szCs w:val="20"/>
        </w:rPr>
        <w:fldChar w:fldCharType="end"/>
      </w:r>
      <w:r w:rsidRPr="00BB1446">
        <w:rPr>
          <w:rFonts w:ascii="Times New Roman" w:hAnsi="Times New Roman"/>
          <w:sz w:val="20"/>
          <w:szCs w:val="20"/>
        </w:rPr>
        <w:t xml:space="preserve">. From the strategies, various chemically modified electrodes have been fabricated using polymer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ac802536p", "ISBN" : "0003-2700", "ISSN" : "00032700", "PMID" : "19354259", "abstract" : "One of the difficulties with using molecularly imprinted polymers (MIPs) and other electrically insulating materials as the recognition element in electrochemical sensors is the lack of a direct path for the conduction of electrons from the active sites to the electrode. We have sought to address this problem through the preparation and characterization of novel hybrid materials combining a catalytic MIP, capable of oxidizing the template, catechol, with an electrically conducting polymer. In this way a network of \"molecular wires\" assists in the conduction of electrons from the active sites within the MIP to the electrode surface. This was made possible by the design of a new monomer that combines orthogonal polymerizable functionality; comprising an aniline group and a methacrylamide. Conducting films were prepared on the surface of electrodes (Au on glass) by electropolymerization of the aniline moiety. A layer of MIP was photochemically grafted over the polyaniline, via N,N'-diethyldithiocarbamic acid benzyl ester (iniferter) activation of the methacrylamide groups. Detection of catechol by the hybrid-MIP sensor was found to be specific, and catechol oxidation was detected by cyclic voltammetry at the optimized operating conditions: potential range -0.6 V to +0.8 V (vs Ag/AgCl), scan rate 50 mV/s, PBS pH 7.4. The calibration curve for catechol was found to be linear to 144 microM, with a limit of detection of 228 nM. Catechol and dopamine were detected by the sensor, whereas analogues and potentially interfering compounds, including phenol, resorcinol, hydroquinone, serotonin, and ascorbic acid, had minimal effect (&lt; or = 3%) on the detection of either analyte. Non-imprinted hybrid electrodes and bare gold electrodes failed to give any response to catechol at concentrations below 0.5 mM. Finally, the catalytic properties of the sensor were characterized by chronoamperometry and were found to be consistent with Michaelis-Menten kinetics.", "author" : [ { "dropping-particle" : "", "family" : "Lakshmi", "given" : "Dhana", "non-dropping-particle" : "", "parse-names" : false, "suffix" : "" }, { "dropping-particle" : "", "family" : "Bossi", "given" : "Alessandra", "non-dropping-particle" : "", "parse-names" : false, "suffix" : "" }, { "dropping-particle" : "", "family" : "Whitcombe", "given" : "Michael J.", "non-dropping-particle" : "", "parse-names" : false, "suffix" : "" }, { "dropping-particle" : "", "family" : "Chianella", "given" : "Iva", "non-dropping-particle" : "", "parse-names" : false, "suffix" : "" }, { "dropping-particle" : "", "family" : "Fowler", "given" : "Steven A.", "non-dropping-particle" : "", "parse-names" : false, "suffix" : "" }, { "dropping-particle" : "", "family" : "Subrahmanyam", "given" : "Sreenath", "non-dropping-particle" : "", "parse-names" : false, "suffix" : "" }, { "dropping-particle" : "V.", "family" : "Piletska", "given" : "Elena", "non-dropping-particle" : "", "parse-names" : false, "suffix" : "" }, { "dropping-particle" : "", "family" : "Piletsky", "given" : "Sergey A.", "non-dropping-particle" : "", "parse-names" : false, "suffix" : "" } ], "container-title" : "Analytical Chemistry", "id" : "ITEM-1", "issue" : "9", "issued" : { "date-parts" : [ [ "2009" ] ] }, "page" : "3576-3584", "title" : "Electrochemical sensor for catechol and dopamine based on a catalytic molecularly imprinted polymer-conducting polymer hybrid recognition element", "type" : "article-journal", "volume" : "81" }, "uris" : [ "http://www.mendeley.com/documents/?uuid=40cee221-ea8b-4e5c-a39f-d5c2b3fdf099" ] } ], "mendeley" : { "formattedCitation" : "[6]", "plainTextFormattedCitation" : "[6]", "previouslyFormattedCitation" : "[6]"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6]</w:t>
      </w:r>
      <w:r w:rsidRPr="00BB1446">
        <w:rPr>
          <w:rFonts w:ascii="Times New Roman" w:hAnsi="Times New Roman"/>
          <w:sz w:val="20"/>
          <w:szCs w:val="20"/>
        </w:rPr>
        <w:fldChar w:fldCharType="end"/>
      </w:r>
      <w:r w:rsidRPr="00BB1446">
        <w:rPr>
          <w:rFonts w:ascii="Times New Roman" w:hAnsi="Times New Roman"/>
          <w:sz w:val="20"/>
          <w:szCs w:val="20"/>
        </w:rPr>
        <w:t xml:space="preserve">, metal oxide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39/c1an15021a", "ISBN" : "0003-2654", "ISSN" : "0003-2654", "PMID" : "21494708", "abstract" : "A simple modified TiO(2) nanotubes electrode was fabricated by electrodeposition of Pd, Pt and Au nanoparticles. The TiO(2) nanotubes electrode was prepared using the anodizing method, followed by modifying Pd nanoparticles onto the tubes surface, offering a uniform conductive surface for electrodeposition of Pt and Au. The performance of the modified electrode was characterized by cyclic voltammetry and differential pulse voltammetry methods. The Au/Pt/Pd/TiO(2) NTs modified electrode represented a high sensitivity towards individual detection of dopamine as well as simultaneous detection of dopamine and uric acid using 0.1 M phosphate buffer solution (pH 7.00) as the base solution. In both case, electro-oxidation peak currents of dopamine were linearly related to accumulated concentration over a wide concentration range of 5.0 \u00d7 10(-8) to 3.0 \u00d7 10(-5) M. However in the same range of dopamine concentration, the sensitivity had a significant loss at Pt/Pd/TiO(2) NTs electrode, suggesting the necessity for Au nanoparticles in modified electrode. The limit of the detection was determined as 3 \u00d7 10(-8) M for dopamine at signal-to-noise ratio equal to 3. Furthermore, the Au/Pt/Pd/TiO(2) NTs modified electrode was able to distinguish the oxidation response of dopamine, uric acid and ascorbic acid in mixture solution of different acidity. It was shown that the modified electrode possessed a very good reproducibility and long-term stability. The method was also successfully applied for determination of DA in human urine samples with satisfactory results.", "author" : [ { "dropping-particle" : "", "family" : "Mahshid", "given" : "Sara", "non-dropping-particle" : "", "parse-names" : false, "suffix" : "" }, { "dropping-particle" : "", "family" : "Li", "given" : "Chengcheng", "non-dropping-particle" : "", "parse-names" : false, "suffix" : "" }, { "dropping-particle" : "", "family" : "Mahshid", "given" : "Sahar Sadat", "non-dropping-particle" : "", "parse-names" : false, "suffix" : "" }, { "dropping-particle" : "", "family" : "Askari", "given" : "Masoud", "non-dropping-particle" : "", "parse-names" : false, "suffix" : "" }, { "dropping-particle" : "", "family" : "Dolati", "given" : "Abolghasem", "non-dropping-particle" : "", "parse-names" : false, "suffix" : "" }, { "dropping-particle" : "", "family" : "Yang", "given" : "Lixia", "non-dropping-particle" : "", "parse-names" : false, "suffix" : "" }, { "dropping-particle" : "", "family" : "Luo", "given" : "Shenglian", "non-dropping-particle" : "", "parse-names" : false, "suffix" : "" }, { "dropping-particle" : "", "family" : "Cai", "given" : "Qingyun", "non-dropping-particle" : "", "parse-names" : false, "suffix" : "" } ], "container-title" : "The Analyst", "id" : "ITEM-1", "issue" : "11", "issued" : { "date-parts" : [ [ "2011" ] ] }, "page" : "2322", "title" : "Sensitive determination of dopamine in the presence of uric acid and ascorbic acid using TiO2 nanotubes modified with Pd, Pt and Au nanoparticles", "type" : "article-journal", "volume" : "136" }, "uris" : [ "http://www.mendeley.com/documents/?uuid=1b5803bd-de49-4509-897a-92e8d367acb7" ] } ], "mendeley" : { "formattedCitation" : "[7]", "plainTextFormattedCitation" : "[7]", "previouslyFormattedCitation" : "[7]"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7]</w:t>
      </w:r>
      <w:r w:rsidRPr="00BB1446">
        <w:rPr>
          <w:rFonts w:ascii="Times New Roman" w:hAnsi="Times New Roman"/>
          <w:sz w:val="20"/>
          <w:szCs w:val="20"/>
        </w:rPr>
        <w:fldChar w:fldCharType="end"/>
      </w:r>
      <w:r w:rsidRPr="00BB1446">
        <w:rPr>
          <w:rFonts w:ascii="Times New Roman" w:hAnsi="Times New Roman"/>
          <w:sz w:val="20"/>
          <w:szCs w:val="20"/>
        </w:rPr>
        <w:t xml:space="preserve">, nanoparticle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2/elan.200403136", "ISSN" : "10400397", "abstract" : "Magnetic nanoparticles of Fe3O4 approximately 5nm in size were synthesized and characterized by XRD and TEM. A novel gold electrode modified with Fe3O4 nanoparticles was then constructed and was characterized by electrochemical impedance spectroscopy (EIS) and cyclic voltammetry (CV). The modified electrode exhibited strong promoting effect and high stability toward the electrochemical oxidation of dopamine (DA), which gave reversible redox peaks with a formal potential of 0.192 V (vs. Ag/AgCl) electrode in pH 7.0 phosphate buffer solution (PB). The anodic peak currents (measured by constant potential amperometry) increased linearly with the concentration of dopamine in the range of 1.5 x 10(-7) to 4.0 x 10(-4) M. The detection limit (SN= 3) obtained was 3.0 x 10(-8) M. The relative standard deviation (RSD) of 8 successive scans was 3.41% for 1.5 x 10(-6) M DA. The interference of ascorbic acid (AA) could be eliminated efficiently. The proposed method showed excellent sensitivity and recovery. [References: 16]", "author" : [ { "dropping-particle" : "", "family" : "Fang", "given" : "Bin", "non-dropping-particle" : "", "parse-names" : false, "suffix" : "" }, { "dropping-particle" : "", "family" : "Wang", "given" : "Guangfeng", "non-dropping-particle" : "", "parse-names" : false, "suffix" : "" }, { "dropping-particle" : "", "family" : "Zhang", "given" : "Wenzhi", "non-dropping-particle" : "", "parse-names" : false, "suffix" : "" }, { "dropping-particle" : "", "family" : "Li", "given" : "Maoguo", "non-dropping-particle" : "", "parse-names" : false, "suffix" : "" }, { "dropping-particle" : "", "family" : "Kan", "given" : "Xianwen", "non-dropping-particle" : "", "parse-names" : false, "suffix" : "" } ], "container-title" : "Electroanalysis", "id" : "ITEM-1", "issue" : "9", "issued" : { "date-parts" : [ [ "2005" ] ] }, "page" : "744-748", "title" : "Fabrication of Fe3O4 nanoparticles modified electrode and its application for voltammetric sensing of dopamine", "type" : "article-journal", "volume" : "17" }, "uris" : [ "http://www.mendeley.com/documents/?uuid=2100c4f2-006f-4c2d-9b0f-aceb7aa3f091" ] } ], "mendeley" : { "formattedCitation" : "[8]", "plainTextFormattedCitation" : "[8]", "previouslyFormattedCitation" : "[8]"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8]</w:t>
      </w:r>
      <w:r w:rsidRPr="00BB1446">
        <w:rPr>
          <w:rFonts w:ascii="Times New Roman" w:hAnsi="Times New Roman"/>
          <w:sz w:val="20"/>
          <w:szCs w:val="20"/>
        </w:rPr>
        <w:fldChar w:fldCharType="end"/>
      </w:r>
      <w:r w:rsidRPr="00BB1446">
        <w:rPr>
          <w:rFonts w:ascii="Times New Roman" w:hAnsi="Times New Roman"/>
          <w:sz w:val="20"/>
          <w:szCs w:val="20"/>
        </w:rPr>
        <w:t xml:space="preserve">, and carbon based material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bios.2014.02.055", "ISBN" : "0956-5663", "ISSN" : "18734235", "PMID" : "24632460", "abstract" : "Significantly enhanced catalytic activity of a nanocomposite composed of conducting polymer poly (3,4-ethylenedioxythiophene) (PEDOT) doped with graphene oxide (GO) was achieved through a simple electrochemical reduction process. The nanocomposite (PEDOT/GO) was electrodeposited on an electrode and followed by electrochemical reduction, and the obtained reduced nanocomposite (PEDOT/RGO) modified electrode exhibited lowered electrochemical impedance and excellent electrocatalytic activity towards the oxidation of dopamine. Based on the excellent catalytic property of PEDOT/RGO, an electrochemical sensor capable of sensitive and selective detection of DA was developed. The fabricated sensor can detect DA in a wide linear range from 0.1 to 175. \u03bcM, with a detection limit of 39. nM, and it is free from common interferences such as uric acid and ascorbic acid. \u00a9 2014 Elsevier B.V.", "author" : [ { "dropping-particle" : "", "family" : "Wang", "given" : "Wenting", "non-dropping-particle" : "", "parse-names" : false, "suffix" : "" }, { "dropping-particle" : "", "family" : "Xu", "given" : "Guiyun", "non-dropping-particle" : "", "parse-names" : false, "suffix" : "" }, { "dropping-particle" : "", "family" : "Cui", "given" : "Xinyan Tracy", "non-dropping-particle" : "", "parse-names" : false, "suffix" : "" }, { "dropping-particle" : "", "family" : "Sheng", "given" : "Ge", "non-dropping-particle" : "", "parse-names" : false, "suffix" : "" }, { "dropping-particle" : "", "family" : "Luo", "given" : "Xiliang", "non-dropping-particle" : "", "parse-names" : false, "suffix" : "" } ], "container-title" : "Biosensors and Bioelectronics", "id" : "ITEM-1", "issued" : { "date-parts" : [ [ "2014" ] ] }, "page" : "153-156", "title" : "Enhanced catalytic and dopamine sensing properties of electrochemically reduced conducting polymer nanocomposite doped with pure graphene oxide", "type" : "article-journal", "volume" : "58" }, "uris" : [ "http://www.mendeley.com/documents/?uuid=6074f551-9687-45f8-bc93-31e9f91e95a7" ] } ], "mendeley" : { "formattedCitation" : "[9]", "plainTextFormattedCitation" : "[9]", "previouslyFormattedCitation" : "[9]"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9]</w:t>
      </w:r>
      <w:r w:rsidRPr="00BB1446">
        <w:rPr>
          <w:rFonts w:ascii="Times New Roman" w:hAnsi="Times New Roman"/>
          <w:sz w:val="20"/>
          <w:szCs w:val="20"/>
        </w:rPr>
        <w:fldChar w:fldCharType="end"/>
      </w:r>
      <w:r w:rsidRPr="00BB1446">
        <w:rPr>
          <w:rFonts w:ascii="Times New Roman" w:hAnsi="Times New Roman"/>
          <w:sz w:val="20"/>
          <w:szCs w:val="20"/>
        </w:rPr>
        <w:t xml:space="preserve">. A great deal of attention has been given to the use of multiwall carbon nanotubes (MWNTs), and more recently to graphene, as modification materials on the surface of electrode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jelechem.2011.01.024", "ISSN" : "15726657", "abstract" : "A novel bio-composite film which contains multi-walled carbon nanotube (MWNT)-chitosan (Chit)/poly(amidoamine) (PAMAM) nanocomposite along with the incorporation of DNA modified Au electrode as a biosensor for determination of dopamine(DA) and uric acid (UA) under coexistence of ascorbic acid (AA) was fabricated by layer-by-layer modification. Electrochemical impedance spectroscopy (EIS) and Cyclic Voltametry (CV) were used to characterize the electrochemical properties of the modified electrodes. The biosensor was applied to detect DA and UA in the presence of AA. It not only exhibited strong catalytic activity toward the oxidation of DA and UA but also separated the originally overlapped signals of UA, DA and AA oxidation at the bare electrode into three well-defined peaks. The peak separation between AA and DA, AA and UA was 179 mV and 288 mV, respectively. In the presence of 1.0 mM AA, two linear relationships were obtained for DA over the concentration range from 0.2 to 10 ??M (R = 0.9984) and 10-100 ??M (R = 0.9957) with a detection limit of 0.03 ??M (s/n = 3). The anodic peak current of UA was also a linear relationship in the concentration range 0.5-100 ??M (R = 0.9971) with a detection limit of 0.07 ????. Moreover, the modified electrode surface has very good reproducibility and stability. ?? 2011 Elsevier B.V. All rights reserved.", "author" : [ { "dropping-particle" : "", "family" : "Liu", "given" : "Xianggang", "non-dropping-particle" : "", "parse-names" : false, "suffix" : "" }, { "dropping-particle" : "", "family" : "Peng", "given" : "Yinghua", "non-dropping-particle" : "", "parse-names" : false, "suffix" : "" }, { "dropping-particle" : "", "family" : "Qu", "given" : "Xiangjin", "non-dropping-particle" : "", "parse-names" : false, "suffix" : "" }, { "dropping-particle" : "", "family" : "Ai", "given" : "Shiyun", "non-dropping-particle" : "", "parse-names" : false, "suffix" : "" }, { "dropping-particle" : "", "family" : "Han", "given" : "Ruixia", "non-dropping-particle" : "", "parse-names" : false, "suffix" : "" }, { "dropping-particle" : "", "family" : "Zhu", "given" : "Xiangbin", "non-dropping-particle" : "", "parse-names" : false, "suffix" : "" } ], "container-title" : "Journal of Electroanalytical Chemistry", "id" : "ITEM-1", "issue" : "1-2", "issued" : { "date-parts" : [ [ "2011" ] ] }, "page" : "72-78", "title" : "Multi-walled carbon nanotube-chitosan/poly(amidoamine)/DNA nanocomposite modified gold electrode for determination of dopamine and uric acid under coexistence of ascorbic acid", "type" : "article-journal", "volume" : "654" }, "uris" : [ "http://www.mendeley.com/documents/?uuid=e7c51b13-1b9c-482a-8c5a-d83a4350bd0d" ] } ], "mendeley" : { "formattedCitation" : "[10]", "plainTextFormattedCitation" : "[10]", "previouslyFormattedCitation" : "[10]"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0]</w:t>
      </w:r>
      <w:r w:rsidRPr="00BB1446">
        <w:rPr>
          <w:rFonts w:ascii="Times New Roman" w:hAnsi="Times New Roman"/>
          <w:sz w:val="20"/>
          <w:szCs w:val="20"/>
        </w:rPr>
        <w:fldChar w:fldCharType="end"/>
      </w:r>
      <w:r w:rsidRPr="00BB1446">
        <w:rPr>
          <w:rFonts w:ascii="Times New Roman" w:hAnsi="Times New Roman"/>
          <w:sz w:val="20"/>
          <w:szCs w:val="20"/>
        </w:rPr>
        <w:t>.</w:t>
      </w:r>
    </w:p>
    <w:p w:rsidR="00BB1446" w:rsidRPr="00BB1446" w:rsidRDefault="00BB1446" w:rsidP="00BB1446">
      <w:pPr>
        <w:spacing w:after="0" w:line="240" w:lineRule="auto"/>
        <w:jc w:val="both"/>
        <w:outlineLvl w:val="0"/>
        <w:rPr>
          <w:rFonts w:ascii="Times New Roman" w:hAnsi="Times New Roman"/>
          <w:sz w:val="20"/>
          <w:szCs w:val="20"/>
        </w:rPr>
      </w:pP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Graphene, a two-dimensional sheet of sp</w:t>
      </w:r>
      <w:r w:rsidRPr="00BB1446">
        <w:rPr>
          <w:rFonts w:ascii="Times New Roman" w:hAnsi="Times New Roman"/>
          <w:sz w:val="20"/>
          <w:szCs w:val="20"/>
          <w:vertAlign w:val="superscript"/>
        </w:rPr>
        <w:t>2</w:t>
      </w:r>
      <w:r w:rsidRPr="00BB1446">
        <w:rPr>
          <w:rFonts w:ascii="Times New Roman" w:hAnsi="Times New Roman"/>
          <w:sz w:val="20"/>
          <w:szCs w:val="20"/>
        </w:rPr>
        <w:t xml:space="preserve">-hybridized carbon, has receive a lot of attention in the electrochemical field due to its unexpected stability, exotic band structure and unique electronic properties, especially the high specific surface area and excellent electric conductivity low mass density. Graphene was obtained so far by several techniques including mechanical exfoliation of graphite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38/nnano.2008.215", "ISBN" : "1748-3387", "ISSN" : "17483387", "PMID" : "18772919", "abstract" : "Graphene is at the centre of nanotechnology research. In order to fully exploit its outstanding properties, a mass production method is necessary. Two main routes are possible: large-scale growth or large-scale exfoliation. Here, we demonstrate graphene dispersions with concentrations up to ~0.01 mg/ml by dispersion and exfoliation of graphite in organic solvents such as N-methyl-pyrrolidone. This occurs because the energy required to exfoliate graphene is balanced by the solvent-graphene interaction for solvents whose surface energy matches that of graphene. We confirm the presence of individual graphene sheets with yields of up to 12% by mass, using absorption spectroscopy, transmission electron microscopy and electron diffraction. The absence of defects or oxides is confirmed by X-ray photoelectron, infra-red and Raman spectroscopies. We can produce conductive, semi-transparent films and conductive composites. Solution processing of graphene opens up a whole range of potential large-scale applications from device or sensor fabrication to liquid phase chemistry.", "author" : [ { "dropping-particle" : "", "family" : "Hernandez", "given" : "Yenny", "non-dropping-particle" : "", "parse-names" : false, "suffix" : "" }, { "dropping-particle" : "", "family" : "Nicolosi", "given" : "Valeria", "non-dropping-particle" : "", "parse-names" : false, "suffix" : "" }, { "dropping-particle" : "", "family" : "Lotya", "given" : "Mustafa", "non-dropping-particle" : "", "parse-names" : false, "suffix" : "" }, { "dropping-particle" : "", "family" : "Blighe", "given" : "Fiona M.", "non-dropping-particle" : "", "parse-names" : false, "suffix" : "" }, { "dropping-particle" : "", "family" : "Sun", "given" : "Zhenyu", "non-dropping-particle" : "", "parse-names" : false, "suffix" : "" }, { "dropping-particle" : "", "family" : "De", "given" : "Sukanta", "non-dropping-particle" : "", "parse-names" : false, "suffix" : "" }, { "dropping-particle" : "", "family" : "McGovern", "given" : "I. T.", "non-dropping-particle" : "", "parse-names" : false, "suffix" : "" }, { "dropping-particle" : "", "family" : "Holland", "given" : "Brendan", "non-dropping-particle" : "", "parse-names" : false, "suffix" : "" }, { "dropping-particle" : "", "family" : "Byrne", "given" : "Michele", "non-dropping-particle" : "", "parse-names" : false, "suffix" : "" }, { "dropping-particle" : "", "family" : "Gun'ko", "given" : "Yurii K.", "non-dropping-particle" : "", "parse-names" : false, "suffix" : "" }, { "dropping-particle" : "", "family" : "Boland", "given" : "John J.", "non-dropping-particle" : "", "parse-names" : false, "suffix" : "" }, { "dropping-particle" : "", "family" : "Niraj", "given" : "Peter", "non-dropping-particle" : "", "parse-names" : false, "suffix" : "" }, { "dropping-particle" : "", "family" : "Duesberg", "given" : "Georg", "non-dropping-particle" : "", "parse-names" : false, "suffix" : "" }, { "dropping-particle" : "", "family" : "Krishnamurthy", "given" : "Satheesh", "non-dropping-particle" : "", "parse-names" : false, "suffix" : "" }, { "dropping-particle" : "", "family" : "Goodhue", "given" : "Robbie", "non-dropping-particle" : "", "parse-names" : false, "suffix" : "" }, { "dropping-particle" : "", "family" : "Hutchison", "given" : "John", "non-dropping-particle" : "", "parse-names" : false, "suffix" : "" }, { "dropping-particle" : "", "family" : "Scardaci", "given" : "Vittorio", "non-dropping-particle" : "", "parse-names" : false, "suffix" : "" }, { "dropping-particle" : "", "family" : "Ferrari", "given" : "Andrea C.", "non-dropping-particle" : "", "parse-names" : false, "suffix" : "" }, { "dropping-particle" : "", "family" : "Coleman", "given" : "Jonathan N.", "non-dropping-particle" : "", "parse-names" : false, "suffix" : "" } ], "container-title" : "Nature Nanotechnology", "id" : "ITEM-1", "issue" : "9", "issued" : { "date-parts" : [ [ "2008" ] ] }, "page" : "563-568", "title" : "High-yield production of graphene by liquid-phase exfoliation of graphite", "type" : "article-journal", "volume" : "3" }, "uris" : [ "http://www.mendeley.com/documents/?uuid=8c0fe1da-714d-4e5a-97b5-a3fdbad602e5" ] } ], "mendeley" : { "formattedCitation" : "[11]", "plainTextFormattedCitation" : "[11]", "previouslyFormattedCitation" : "[11]"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1]</w:t>
      </w:r>
      <w:r w:rsidRPr="00BB1446">
        <w:rPr>
          <w:rFonts w:ascii="Times New Roman" w:hAnsi="Times New Roman"/>
          <w:sz w:val="20"/>
          <w:szCs w:val="20"/>
        </w:rPr>
        <w:fldChar w:fldCharType="end"/>
      </w:r>
      <w:r w:rsidRPr="00BB1446">
        <w:rPr>
          <w:rFonts w:ascii="Times New Roman" w:hAnsi="Times New Roman"/>
          <w:sz w:val="20"/>
          <w:szCs w:val="20"/>
        </w:rPr>
        <w:t xml:space="preserve">, chemical vapor deposition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2/adma.201200480", "ISBN" : "0935-9648", "ISSN" : "09359648", "PMID" : "22489026", "abstract" : "A large quantity of highly conductive graphene was prepared by a novel CVD method with nickel powder as a template and PMMA as carbon source. With Pt as a model, PtNP-modified graphene showed much better electrocatalytic ability for O(2) and methanol than PtNP-reduced graphene oxide (RGO) and commercial Pt/C, showing that this graphene is a better catalyst carrier than RGO and commercial carbon.", "author" : [ { "dropping-particle" : "", "family" : "Shan", "given" : "Changsheng", "non-dropping-particle" : "", "parse-names" : false, "suffix" : "" }, { "dropping-particle" : "", "family" : "Tang", "given" : "Hao", "non-dropping-particle" : "", "parse-names" : false, "suffix" : "" }, { "dropping-particle" : "", "family" : "Wong", "given" : "Tailun", "non-dropping-particle" : "", "parse-names" : false, "suffix" : "" }, { "dropping-particle" : "", "family" : "He", "given" : "Lifang", "non-dropping-particle" : "", "parse-names" : false, "suffix" : "" }, { "dropping-particle" : "", "family" : "Lee", "given" : "Shuit Tong", "non-dropping-particle" : "", "parse-names" : false, "suffix" : "" } ], "container-title" : "Advanced Materials", "id" : "ITEM-1", "issue" : "18", "issued" : { "date-parts" : [ [ "2012" ] ] }, "page" : "2491-2495", "title" : "Facile synthesis of a large quantity of graphene by chemical vapor deposition: An advanced catalyst carrier", "type" : "article-journal", "volume" : "24" }, "uris" : [ "http://www.mendeley.com/documents/?uuid=4b07e525-9e96-4ba4-afb1-5d2e0dee4a69" ] } ], "mendeley" : { "formattedCitation" : "[12]", "plainTextFormattedCitation" : "[12]", "previouslyFormattedCitation" : "[12]"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2]</w:t>
      </w:r>
      <w:r w:rsidRPr="00BB1446">
        <w:rPr>
          <w:rFonts w:ascii="Times New Roman" w:hAnsi="Times New Roman"/>
          <w:sz w:val="20"/>
          <w:szCs w:val="20"/>
        </w:rPr>
        <w:fldChar w:fldCharType="end"/>
      </w:r>
      <w:r w:rsidRPr="00BB1446">
        <w:rPr>
          <w:rFonts w:ascii="Times New Roman" w:hAnsi="Times New Roman"/>
          <w:sz w:val="20"/>
          <w:szCs w:val="20"/>
        </w:rPr>
        <w:t xml:space="preserve">, electrochemical reduction of exfoliated graphite oxide precursor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nn102339t", "ISBN" : "1936-0851", "ISSN" : "1936-086X", "PMID" : "21230006", "abstract" : "The synthesis of graphene nanosheets from graphite oxide typically involves harmful chemical reductants that are undesirable for most practical applications of graphene. Here, we demonstrate a green and facile approach to the synthesis of graphene nanosheets based on Fe reduction of exfoliated graphite oxide, resulting in a substantial removal of oxygen functionalities of the graphite oxide. More interestingly, the resulting graphene nanosheets with residual Fe show a high adsorption capacity of 111.62 mg/g for methylene blue at room temperature, as well as easy magnetic separation from the solution. This approach offers a potential for cost-effective, environmentally friendly, and large-scale production of graphene nanosheets.", "author" : [ { "dropping-particle" : "", "family" : "Fan", "given" : "Zhuang-Jun", "non-dropping-particle" : "", "parse-names" : false, "suffix" : "" }, { "dropping-particle" : "", "family" : "Kai", "given" : "Wang", "non-dropping-particle" : "", "parse-names" : false, "suffix" : "" }, { "dropping-particle" : "", "family" : "Yan", "given" : "Jun", "non-dropping-particle" : "", "parse-names" : false, "suffix" : "" }, { "dropping-particle" : "", "family" : "Wei", "given" : "Tong", "non-dropping-particle" : "", "parse-names" : false, "suffix" : "" }, { "dropping-particle" : "", "family" : "Zhi", "given" : "Lin-Jie", "non-dropping-particle" : "", "parse-names" : false, "suffix" : "" }, { "dropping-particle" : "", "family" : "Feng", "given" : "Jing", "non-dropping-particle" : "", "parse-names" : false, "suffix" : "" }, { "dropping-particle" : "", "family" : "Ren", "given" : "Yue-Ming", "non-dropping-particle" : "", "parse-names" : false, "suffix" : "" }, { "dropping-particle" : "", "family" : "Song", "given" : "Li-Ping", "non-dropping-particle" : "", "parse-names" : false, "suffix" : "" }, { "dropping-particle" : "", "family" : "Wei", "given" : "Fei", "non-dropping-particle" : "", "parse-names" : false, "suffix" : "" } ], "container-title" : "ACS nano", "id" : "ITEM-1", "issue" : "1", "issued" : { "date-parts" : [ [ "2011" ] ] }, "page" : "191-198", "title" : "Facile synthesis of graphene nanosheets via Fe reduction of exfoliated graphite oxide.", "type" : "article-journal", "volume" : "5" }, "uris" : [ "http://www.mendeley.com/documents/?uuid=3553180d-859c-4783-b2ee-bdf8ac625f64" ] } ], "mendeley" : { "formattedCitation" : "[13]", "plainTextFormattedCitation" : "[13]", "previouslyFormattedCitation" : "[13]"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3]</w:t>
      </w:r>
      <w:r w:rsidRPr="00BB1446">
        <w:rPr>
          <w:rFonts w:ascii="Times New Roman" w:hAnsi="Times New Roman"/>
          <w:sz w:val="20"/>
          <w:szCs w:val="20"/>
        </w:rPr>
        <w:fldChar w:fldCharType="end"/>
      </w:r>
      <w:r w:rsidRPr="00BB1446">
        <w:rPr>
          <w:rFonts w:ascii="Times New Roman" w:hAnsi="Times New Roman"/>
          <w:sz w:val="20"/>
          <w:szCs w:val="20"/>
        </w:rPr>
        <w:t xml:space="preserve"> and chemical reduction of graphene oxide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jelechem.2013.01.001", "ISBN" : "1572-6657", "ISSN" : "15726657", "abstract" : "A novel one-step electrochemical method is developed to fabricate the composite of reduced graphene oxide-mutilwall carbon nanotubes-phospotungstic acid (RGO-MWNTs-PTA) on electrodes and used for the detection of dopamine (DA) in the presence of high concentrations of ascorbic acid (AA). Comparing with RGO, PTA, RGO-PTA, RGO-MWNTs, MWNTs-PTA modified electrodes, the RGO-MWNTs-PTA modified electrode is more sensitive and selective to DA due to a synergistic effect. The synergistic effect results from: (i) the enlarged area of electrodes due to the intercalation of mutilwall carbon nanotubes between the stacked reduced graphene oxide with associated large electrochemical active sites and 3D nano-structured RGO-MWNTs covered by numerous PTA particles; (ii) the improved conductivity through the formation of a 3D network aided by mutilwall carbon nanotubes; (iii) the accelerated electron transfer rates which is due to aromatic \u03c0-\u03c0 stacking and electrostatic attraction between positively-charged DA and negatively-charged RGO-MWNTs-PTA-modified electrode. The sensing performance of RGO-MWNTs-PTA-modified electrode is investigated by differential pulse voltammetry (DPV), revealing a linear range of 0.5-20 \u03bcM with a detection limit of 1.14 \u03bcM (3\u03c3 method). \u00a9 2013 Elsevier B.V. All rights reserved.", "author" : [ { "dropping-particle" : "", "family" : "Ling", "given" : "Yun Yun", "non-dropping-particle" : "", "parse-names" : false, "suffix" : "" }, { "dropping-particle" : "", "family" : "Huang", "given" : "Qin An", "non-dropping-particle" : "", "parse-names" : false, "suffix" : "" }, { "dropping-particle" : "", "family" : "Zhu", "given" : "Ming Shan", "non-dropping-particle" : "", "parse-names" : false, "suffix" : "" }, { "dropping-particle" : "", "family" : "Feng", "given" : "De Xiang", "non-dropping-particle" : "", "parse-names" : false, "suffix" : "" }, { "dropping-particle" : "", "family" : "Li", "given" : "Xiang Zi", "non-dropping-particle" : "", "parse-names" : false, "suffix" : "" }, { "dropping-particle" : "", "family" : "Wei", "given" : "Yan", "non-dropping-particle" : "", "parse-names" : false, "suffix" : "" } ], "container-title" : "Journal of Electroanalytical Chemistry", "id" : "ITEM-1", "issued" : { "date-parts" : [ [ "2013" ] ] }, "page" : "9-15", "title" : "A facile one-step electrochemical fabrication of reduced graphene oxide-mutilwall carbon nanotubes-phospotungstic acid composite for dopamine sensing", "type" : "article-journal", "volume" : "693" }, "uris" : [ "http://www.mendeley.com/documents/?uuid=2a544a85-7397-4ac5-be29-475c17f7fad6" ] } ], "mendeley" : { "formattedCitation" : "[14]", "plainTextFormattedCitation" : "[14]", "previouslyFormattedCitation" : "[14]"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4]</w:t>
      </w:r>
      <w:r w:rsidRPr="00BB1446">
        <w:rPr>
          <w:rFonts w:ascii="Times New Roman" w:hAnsi="Times New Roman"/>
          <w:sz w:val="20"/>
          <w:szCs w:val="20"/>
        </w:rPr>
        <w:fldChar w:fldCharType="end"/>
      </w:r>
      <w:r w:rsidRPr="00BB1446">
        <w:rPr>
          <w:rFonts w:ascii="Times New Roman" w:hAnsi="Times New Roman"/>
          <w:sz w:val="20"/>
          <w:szCs w:val="20"/>
        </w:rPr>
        <w:t xml:space="preserve">. Among the various methods reported for reduction of GO, the chemical reduction of GO sheets pre-deposited on electrode surfaces seems to be a promising route for preparing reduced graphene oxide (rGO)-modified electrode surfaces because it is simple, high surface to volume ratio, abundant defect sites, and fast electron transfer rate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talanta.2012.02.041", "ISSN" : "00399140", "PMID" : "22483917", "abstract" : "Poly(l-arginine)/graphene composite film modified electrode was successfully prepared via a facile one-step electrochemical method and used for simultaneous determination of uric acid (UA), xanthine (XA) and hypoxanthine (HX). The electrochemical behaviors of UA, XA and HX at the modified electrode were studied by cyclic voltammetry and differential pulse voltammetry (DPV), and showed that the modified electrode exhibited excellent electrocatalytic activity toward the oxidation of the three compounds. The calibration curves for UA, XA and HX were obtained over the range of 0.10-10.0, 0.10-10.0 and 0.20-20.0 \u03bcM by DPV, respectively and the detection limits for UA, XA and HX were 0.05, 0.05 and 0.10 \u03bcM (S/N = 3), respectively. With good selectivity and high sensitivity, the modified electrode has been applied to simultaneous determination of UA, XA and HX in human urine with satisfactory result. \u00a9 2012 Elsevier B.V. All rights reserved.", "author" : [ { "dropping-particle" : "", "family" : "Zhang", "given" : "Fengyuan", "non-dropping-particle" : "", "parse-names" : false, "suffix" : "" }, { "dropping-particle" : "", "family" : "Wang", "given" : "Zaihua", "non-dropping-particle" : "", "parse-names" : false, "suffix" : "" }, { "dropping-particle" : "", "family" : "Zhang", "given" : "Yuzhen", "non-dropping-particle" : "", "parse-names" : false, "suffix" : "" }, { "dropping-particle" : "", "family" : "Zheng", "given" : "Zhixiang", "non-dropping-particle" : "", "parse-names" : false, "suffix" : "" }, { "dropping-particle" : "", "family" : "Wang", "given" : "Chunming", "non-dropping-particle" : "", "parse-names" : false, "suffix" : "" }, { "dropping-particle" : "", "family" : "Du", "given" : "Yongling", "non-dropping-particle" : "", "parse-names" : false, "suffix" : "" }, { "dropping-particle" : "", "family" : "Ye", "given" : "Weichun", "non-dropping-particle" : "", "parse-names" : false, "suffix" : "" } ], "container-title" : "Talanta", "id" : "ITEM-1", "issued" : { "date-parts" : [ [ "2012" ] ] }, "page" : "320-325", "title" : "Simultaneous electrochemical determination of uric acid, xanthine and hypoxanthine based on poly(l-arginine)/graphene composite film modified electrode", "type" : "article-journal", "volume" : "93" }, "uris" : [ "http://www.mendeley.com/documents/?uuid=2e08f7e0-ca9f-4386-802d-1d3ef10c57cd" ] } ], "mendeley" : { "formattedCitation" : "[15]", "plainTextFormattedCitation" : "[15]", "previouslyFormattedCitation" : "[15]"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5]</w:t>
      </w:r>
      <w:r w:rsidRPr="00BB1446">
        <w:rPr>
          <w:rFonts w:ascii="Times New Roman" w:hAnsi="Times New Roman"/>
          <w:sz w:val="20"/>
          <w:szCs w:val="20"/>
        </w:rPr>
        <w:fldChar w:fldCharType="end"/>
      </w:r>
      <w:r w:rsidRPr="00BB1446">
        <w:rPr>
          <w:rFonts w:ascii="Times New Roman" w:hAnsi="Times New Roman"/>
          <w:sz w:val="20"/>
          <w:szCs w:val="20"/>
        </w:rPr>
        <w:t xml:space="preserve">. One major drawback of rGO is the natural tendency of agglomeration and restacking due to van der Waals interactions, which lower the surface area of product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carbon.2009.01.027", "ISBN" : "0008-6223", "ISSN" : "00086223", "abstract" : "Hydrophilic graphene nanosheets were rapidly synthesized by reacting graphene oxide nanosheets with poly(sodium 4-styrene sulfonate) and simultaneously reducing by hydrazine hydrate under hydrothermal conditions. Organophilic graphene nanosheets were prepared by reacting with octadecylamine and reduction by hydroquinone through a reflux process. Ultraviolet-visible spectroscopy and Fourier transform infrared spectroscopy measurements confirmed the attachment of organic molecules to the graphene nanosheets to achieve hydrophilic and organophilic affinity. X-ray diffraction, Raman spectroscopy, and transmission electron microscopy analysis indicated that the crystal structure of the graphene nanosheets was maintained intact after chemical functionalisation. \u00a9 2009 Elsevier Ltd. All rights reserved.", "author" : [ { "dropping-particle" : "", "family" : "Wang", "given" : "Guoxiu", "non-dropping-particle" : "", "parse-names" : false, "suffix" : "" }, { "dropping-particle" : "", "family" : "Shen", "given" : "Xiaoping", "non-dropping-particle" : "", "parse-names" : false, "suffix" : "" }, { "dropping-particle" : "", "family" : "Wang", "given" : "Bei", "non-dropping-particle" : "", "parse-names" : false, "suffix" : "" }, { "dropping-particle" : "", "family" : "Yao", "given" : "Jane", "non-dropping-particle" : "", "parse-names" : false, "suffix" : "" }, { "dropping-particle" : "", "family" : "Park", "given" : "Jinsoo", "non-dropping-particle" : "", "parse-names" : false, "suffix" : "" } ], "container-title" : "Carbon", "id" : "ITEM-1", "issue" : "5", "issued" : { "date-parts" : [ [ "2009" ] ] }, "page" : "1359-1364", "title" : "Synthesis and characterisation of hydrophilic and organophilic graphene nanosheets", "type" : "article-journal", "volume" : "47" }, "uris" : [ "http://www.mendeley.com/documents/?uuid=569dc6a3-0033-4b2a-976a-db1eb497a5b3" ] } ], "mendeley" : { "formattedCitation" : "[16]", "plainTextFormattedCitation" : "[16]", "previouslyFormattedCitation" : "[16]"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6]</w:t>
      </w:r>
      <w:r w:rsidRPr="00BB1446">
        <w:rPr>
          <w:rFonts w:ascii="Times New Roman" w:hAnsi="Times New Roman"/>
          <w:sz w:val="20"/>
          <w:szCs w:val="20"/>
        </w:rPr>
        <w:fldChar w:fldCharType="end"/>
      </w:r>
      <w:r w:rsidRPr="00BB1446">
        <w:rPr>
          <w:rFonts w:ascii="Times New Roman" w:hAnsi="Times New Roman"/>
          <w:sz w:val="20"/>
          <w:szCs w:val="20"/>
        </w:rPr>
        <w:t xml:space="preserve">. To overcome this problem, modification of rGO with different functional molecules would have to be introduced to improve their electrochemical activity. Studies have shown that fabricating metal/metal oxide-nanocarbon hybrid have increased the catalysts properties by utilizing both the advantages of metal and nanocarbon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39/C7AY00991G", "ISSN" : "1759-9660", "abstract" : "&lt;p&gt; In the present work, polydopamine (PDA) modified reduced graphene oxide (pRGO)/SnO &lt;sub&gt;2&lt;/sub&gt; /Au nanoparticles (NPs) were synthesized. &lt;/p&gt;", "author" : [ { "dropping-particle" : "", "family" : "Cui", "given" : "Xiaoqing", "non-dropping-particle" : "", "parse-names" : false, "suffix" : "" }, { "dropping-particle" : "", "family" : "Fang", "given" : "Xian", "non-dropping-particle" : "", "parse-names" : false, "suffix" : "" }, { "dropping-particle" : "", "family" : "Zhao", "given" : "Hong", "non-dropping-particle" : "", "parse-names" : false, "suffix" : "" }, { "dropping-particle" : "", "family" : "Li", "given" : "Zengxi", "non-dropping-particle" : "", "parse-names" : false, "suffix" : "" }, { "dropping-particle" : "", "family" : "Ren", "given" : "Hongxuan", "non-dropping-particle" : "", "parse-names" : false, "suffix" : "" } ], "container-title" : "Anal. Methods", "id" : "ITEM-1", "issue" : "36", "issued" : { "date-parts" : [ [ "2017" ] ] }, "page" : "5322-5332", "title" : "An electrochemical sensor for dopamine based on polydopamine modified reduced graphene oxide anchored with tin dioxide and gold nanoparticles", "type" : "article-journal", "volume" : "9" }, "uris" : [ "http://www.mendeley.com/documents/?uuid=cd7f01a1-9b0c-4aea-a774-c8c47e733d56" ] } ], "mendeley" : { "formattedCitation" : "[17]", "plainTextFormattedCitation" : "[17]", "previouslyFormattedCitation" : "[17]"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7,</w:t>
      </w:r>
      <w:r w:rsidRPr="00BB1446">
        <w:rPr>
          <w:rFonts w:ascii="Times New Roman" w:hAnsi="Times New Roman"/>
          <w:sz w:val="20"/>
          <w:szCs w:val="20"/>
        </w:rPr>
        <w:fldChar w:fldCharType="end"/>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sbsr.2015.06.002", "ISSN" : "22141804", "abstract" : "A graphene-tin oxide (G-SnO2) nanocomposite was prepared via a facile hydrothermal route using graphene oxide and Sn precursor solution without addition of any surfactant. The hydrothermally synthesized G-SnO2 nanocomposite was characterized using a field emission scanning electron microscope (FESEM), high resolution transmission electron microscope (HRTEM), X-ray diffraction (XRD), and energy dispersive spectroscopy (EDS). A homogeneous deposition of SnO2 nanoparticles with an average particle size of 10nm on the graphene was observed in the FESEM and HRTEM images. The G-SnO2 nanocomposite was used to fabricate a modified electrode for the electrochemical detection of dopamine (DA) in the presence of ascorbic acid (AA). Differential pulse voltammetry (DPV) showed a limit of detection (LoD) of 1\u03bcM (S/N=3) in the presence of ascorbic acid (AA).", "author" : [ { "dropping-particle" : "", "family" : "Nurzulaikha", "given" : "R.", "non-dropping-particle" : "", "parse-names" : false, "suffix" : "" }, { "dropping-particle" : "", "family" : "Lim", "given" : "H.N.", "non-dropping-particle" : "", "parse-names" : false, "suffix" : "" }, { "dropping-particle" : "", "family" : "Harrison", "given" : "I.", "non-dropping-particle" : "", "parse-names" : false, "suffix" : "" }, { "dropping-particle" : "", "family" : "Lim", "given" : "S.S.", "non-dropping-particle" : "", "parse-names" : false, "suffix" : "" }, { "dropping-particle" : "", "family" : "Pandikumar", "given" : "A.", "non-dropping-particle" : "", "parse-names" : false, "suffix" : "" }, { "dropping-particle" : "", "family" : "Huang", "given" : "N.M.", "non-dropping-particle" : "", "parse-names" : false, "suffix" : "" }, { "dropping-particle" : "", "family" : "Lim", "given" : "S.P.", "non-dropping-particle" : "", "parse-names" : false, "suffix" : "" }, { "dropping-particle" : "", "family" : "Thien", "given" : "G.S.H.", "non-dropping-particle" : "", "parse-names" : false, "suffix" : "" }, { "dropping-particle" : "", "family" : "Yusoff", "given" : "N.", "non-dropping-particle" : "", "parse-names" : false, "suffix" : "" }, { "dropping-particle" : "", "family" : "Ibrahim", "given" : "I.", "non-dropping-particle" : "", "parse-names" : false, "suffix" : "" } ], "container-title" : "Sensing and Bio-Sensing Research", "id" : "ITEM-1", "issued" : { "date-parts" : [ [ "2015" ] ] }, "page" : "42-49", "title" : "Graphene/SnO2 nanocomposite-modified electrode for electrochemical detection of dopamine", "type" : "article-journal", "volume" : "5" }, "uris" : [ "http://www.mendeley.com/documents/?uuid=8b13b99f-57b3-4d29-b930-eb4887c0808a" ] } ], "mendeley" : { "formattedCitation" : "[18]", "plainTextFormattedCitation" : "[18]", "previouslyFormattedCitation" : "[18]"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8]</w:t>
      </w:r>
      <w:r w:rsidRPr="00BB1446">
        <w:rPr>
          <w:rFonts w:ascii="Times New Roman" w:hAnsi="Times New Roman"/>
          <w:sz w:val="20"/>
          <w:szCs w:val="20"/>
        </w:rPr>
        <w:fldChar w:fldCharType="end"/>
      </w:r>
      <w:r w:rsidRPr="00BB1446">
        <w:rPr>
          <w:rFonts w:ascii="Times New Roman" w:hAnsi="Times New Roman"/>
          <w:sz w:val="20"/>
          <w:szCs w:val="20"/>
        </w:rPr>
        <w:t xml:space="preserve">. </w:t>
      </w:r>
    </w:p>
    <w:p w:rsidR="00BB1446" w:rsidRPr="00BB1446" w:rsidRDefault="00BB1446" w:rsidP="00BB1446">
      <w:pPr>
        <w:spacing w:after="0" w:line="240" w:lineRule="auto"/>
        <w:jc w:val="both"/>
        <w:outlineLvl w:val="0"/>
        <w:rPr>
          <w:rFonts w:ascii="Times New Roman" w:hAnsi="Times New Roman"/>
          <w:sz w:val="20"/>
          <w:szCs w:val="20"/>
        </w:rPr>
      </w:pP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In this research, the zinc oxide/reduced graphene oxide composite (ZnO/rGO) electrode has been developed to investigate its performance towards oxidation of DA. It was then used to determine the concentration of DA in human urine samples.</w:t>
      </w:r>
    </w:p>
    <w:p w:rsidR="00BB1446" w:rsidRPr="00BB1446" w:rsidRDefault="00BB1446" w:rsidP="00BB1446">
      <w:pPr>
        <w:spacing w:after="0" w:line="240" w:lineRule="auto"/>
        <w:jc w:val="center"/>
        <w:outlineLvl w:val="0"/>
        <w:rPr>
          <w:rFonts w:ascii="Times New Roman" w:hAnsi="Times New Roman"/>
          <w:sz w:val="20"/>
          <w:szCs w:val="20"/>
        </w:rPr>
      </w:pPr>
    </w:p>
    <w:p w:rsidR="00BB1446" w:rsidRPr="00BB1446" w:rsidRDefault="00BB1446" w:rsidP="00BB1446">
      <w:pPr>
        <w:spacing w:after="0" w:line="240" w:lineRule="auto"/>
        <w:jc w:val="center"/>
        <w:outlineLvl w:val="0"/>
        <w:rPr>
          <w:rFonts w:ascii="Times New Roman" w:hAnsi="Times New Roman"/>
          <w:b/>
          <w:sz w:val="20"/>
          <w:szCs w:val="20"/>
        </w:rPr>
      </w:pPr>
      <w:r w:rsidRPr="00BB1446">
        <w:rPr>
          <w:rFonts w:ascii="Times New Roman" w:hAnsi="Times New Roman"/>
          <w:b/>
          <w:sz w:val="20"/>
          <w:szCs w:val="20"/>
        </w:rPr>
        <w:t>Materials and Methods</w:t>
      </w:r>
    </w:p>
    <w:p w:rsidR="00BB1446" w:rsidRPr="00BB1446" w:rsidRDefault="00BB1446" w:rsidP="00BB1446">
      <w:pPr>
        <w:spacing w:after="0" w:line="240" w:lineRule="auto"/>
        <w:jc w:val="both"/>
        <w:outlineLvl w:val="0"/>
        <w:rPr>
          <w:rFonts w:ascii="Times New Roman" w:hAnsi="Times New Roman"/>
          <w:b/>
          <w:color w:val="548DD4" w:themeColor="text2" w:themeTint="99"/>
          <w:sz w:val="20"/>
          <w:szCs w:val="20"/>
        </w:rPr>
      </w:pPr>
      <w:r w:rsidRPr="00BB1446">
        <w:rPr>
          <w:rFonts w:ascii="Times New Roman" w:hAnsi="Times New Roman"/>
          <w:b/>
          <w:sz w:val="20"/>
          <w:szCs w:val="20"/>
        </w:rPr>
        <w:t xml:space="preserve">Chemicals and Materials </w:t>
      </w:r>
    </w:p>
    <w:p w:rsidR="00BB1446" w:rsidRP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3-hydroxytyramine hydrochloride (DA), natural graphite powder, concentrated sulfuric acid (H</w:t>
      </w:r>
      <w:r w:rsidRPr="00BB1446">
        <w:rPr>
          <w:rFonts w:ascii="Times New Roman" w:hAnsi="Times New Roman"/>
          <w:sz w:val="20"/>
          <w:szCs w:val="20"/>
          <w:vertAlign w:val="subscript"/>
        </w:rPr>
        <w:t>2</w:t>
      </w:r>
      <w:r w:rsidRPr="00BB1446">
        <w:rPr>
          <w:rFonts w:ascii="Times New Roman" w:hAnsi="Times New Roman"/>
          <w:sz w:val="20"/>
          <w:szCs w:val="20"/>
        </w:rPr>
        <w:t>SO</w:t>
      </w:r>
      <w:r w:rsidRPr="00BB1446">
        <w:rPr>
          <w:rFonts w:ascii="Times New Roman" w:hAnsi="Times New Roman"/>
          <w:sz w:val="20"/>
          <w:szCs w:val="20"/>
          <w:vertAlign w:val="subscript"/>
        </w:rPr>
        <w:t xml:space="preserve">4, </w:t>
      </w:r>
      <w:r w:rsidRPr="00BB1446">
        <w:rPr>
          <w:rFonts w:ascii="Times New Roman" w:hAnsi="Times New Roman"/>
          <w:sz w:val="20"/>
          <w:szCs w:val="20"/>
        </w:rPr>
        <w:t>95 - 98%), hydrochloric acid (HCl), sodium nitrite (NaNO</w:t>
      </w:r>
      <w:r w:rsidRPr="00BB1446">
        <w:rPr>
          <w:rFonts w:ascii="Times New Roman" w:hAnsi="Times New Roman"/>
          <w:sz w:val="20"/>
          <w:szCs w:val="20"/>
          <w:vertAlign w:val="subscript"/>
        </w:rPr>
        <w:t>3</w:t>
      </w:r>
      <w:r w:rsidRPr="00BB1446">
        <w:rPr>
          <w:rFonts w:ascii="Times New Roman" w:hAnsi="Times New Roman"/>
          <w:sz w:val="20"/>
          <w:szCs w:val="20"/>
        </w:rPr>
        <w:t>), potassium permanganate (KMnO</w:t>
      </w:r>
      <w:r w:rsidRPr="00BB1446">
        <w:rPr>
          <w:rFonts w:ascii="Times New Roman" w:hAnsi="Times New Roman"/>
          <w:sz w:val="20"/>
          <w:szCs w:val="20"/>
          <w:vertAlign w:val="subscript"/>
        </w:rPr>
        <w:t>4</w:t>
      </w:r>
      <w:r w:rsidRPr="00BB1446">
        <w:rPr>
          <w:rFonts w:ascii="Times New Roman" w:hAnsi="Times New Roman"/>
          <w:sz w:val="20"/>
          <w:szCs w:val="20"/>
        </w:rPr>
        <w:t>), hydrogen peroxide (H</w:t>
      </w:r>
      <w:r w:rsidRPr="00BB1446">
        <w:rPr>
          <w:rFonts w:ascii="Times New Roman" w:hAnsi="Times New Roman"/>
          <w:sz w:val="20"/>
          <w:szCs w:val="20"/>
          <w:vertAlign w:val="subscript"/>
        </w:rPr>
        <w:t>2</w:t>
      </w:r>
      <w:r w:rsidRPr="00BB1446">
        <w:rPr>
          <w:rFonts w:ascii="Times New Roman" w:hAnsi="Times New Roman"/>
          <w:sz w:val="20"/>
          <w:szCs w:val="20"/>
        </w:rPr>
        <w:t>O</w:t>
      </w:r>
      <w:r w:rsidRPr="00BB1446">
        <w:rPr>
          <w:rFonts w:ascii="Times New Roman" w:hAnsi="Times New Roman"/>
          <w:sz w:val="20"/>
          <w:szCs w:val="20"/>
          <w:vertAlign w:val="subscript"/>
        </w:rPr>
        <w:t xml:space="preserve">2, </w:t>
      </w:r>
      <w:r w:rsidRPr="00BB1446">
        <w:rPr>
          <w:rFonts w:ascii="Times New Roman" w:hAnsi="Times New Roman"/>
          <w:sz w:val="20"/>
          <w:szCs w:val="20"/>
        </w:rPr>
        <w:t>30%), zinc nitrate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 potassium hydroxide (KOH), potassium ferrocyanide ([Fe(CN)</w:t>
      </w:r>
      <w:r w:rsidRPr="00BB1446">
        <w:rPr>
          <w:rFonts w:ascii="Times New Roman" w:hAnsi="Times New Roman"/>
          <w:sz w:val="20"/>
          <w:szCs w:val="20"/>
          <w:vertAlign w:val="subscript"/>
        </w:rPr>
        <w:t>6</w:t>
      </w:r>
      <w:r w:rsidRPr="00BB1446">
        <w:rPr>
          <w:rFonts w:ascii="Times New Roman" w:hAnsi="Times New Roman"/>
          <w:sz w:val="20"/>
          <w:szCs w:val="20"/>
        </w:rPr>
        <w:t>]</w:t>
      </w:r>
      <w:r w:rsidRPr="00BB1446">
        <w:rPr>
          <w:rFonts w:ascii="Times New Roman" w:hAnsi="Times New Roman"/>
          <w:sz w:val="20"/>
          <w:szCs w:val="20"/>
          <w:vertAlign w:val="superscript"/>
        </w:rPr>
        <w:t>4−</w:t>
      </w:r>
      <w:r w:rsidRPr="00BB1446">
        <w:rPr>
          <w:rFonts w:ascii="Times New Roman" w:hAnsi="Times New Roman"/>
          <w:sz w:val="20"/>
          <w:szCs w:val="20"/>
        </w:rPr>
        <w:t>), potassium chloride (KCl), disodium hydrogen phosphate dodecahydrate (Na</w:t>
      </w:r>
      <w:r w:rsidRPr="00BB1446">
        <w:rPr>
          <w:rFonts w:ascii="Times New Roman" w:hAnsi="Times New Roman"/>
          <w:sz w:val="20"/>
          <w:szCs w:val="20"/>
          <w:vertAlign w:val="subscript"/>
        </w:rPr>
        <w:t>2</w:t>
      </w:r>
      <w:r w:rsidRPr="00BB1446">
        <w:rPr>
          <w:rFonts w:ascii="Times New Roman" w:hAnsi="Times New Roman"/>
          <w:sz w:val="20"/>
          <w:szCs w:val="20"/>
        </w:rPr>
        <w:t>HPO</w:t>
      </w:r>
      <w:r w:rsidRPr="00BB1446">
        <w:rPr>
          <w:rFonts w:ascii="Times New Roman" w:hAnsi="Times New Roman"/>
          <w:sz w:val="20"/>
          <w:szCs w:val="20"/>
          <w:vertAlign w:val="subscript"/>
        </w:rPr>
        <w:t>4</w:t>
      </w:r>
      <w:r w:rsidRPr="00BB1446">
        <w:rPr>
          <w:rFonts w:ascii="Times New Roman" w:hAnsi="Times New Roman"/>
          <w:sz w:val="20"/>
          <w:szCs w:val="20"/>
        </w:rPr>
        <w:t>•12H</w:t>
      </w:r>
      <w:r w:rsidRPr="00BB1446">
        <w:rPr>
          <w:rFonts w:ascii="Times New Roman" w:hAnsi="Times New Roman"/>
          <w:sz w:val="20"/>
          <w:szCs w:val="20"/>
          <w:vertAlign w:val="subscript"/>
        </w:rPr>
        <w:t>2</w:t>
      </w:r>
      <w:r w:rsidRPr="00BB1446">
        <w:rPr>
          <w:rFonts w:ascii="Times New Roman" w:hAnsi="Times New Roman"/>
          <w:sz w:val="20"/>
          <w:szCs w:val="20"/>
        </w:rPr>
        <w:t>O), and sodium dihydrogen phosphate dehydrate (NaH</w:t>
      </w:r>
      <w:r w:rsidRPr="00BB1446">
        <w:rPr>
          <w:rFonts w:ascii="Times New Roman" w:hAnsi="Times New Roman"/>
          <w:sz w:val="20"/>
          <w:szCs w:val="20"/>
          <w:vertAlign w:val="subscript"/>
        </w:rPr>
        <w:t>2</w:t>
      </w:r>
      <w:r w:rsidRPr="00BB1446">
        <w:rPr>
          <w:rFonts w:ascii="Times New Roman" w:hAnsi="Times New Roman"/>
          <w:sz w:val="20"/>
          <w:szCs w:val="20"/>
        </w:rPr>
        <w:t>PO</w:t>
      </w:r>
      <w:r w:rsidRPr="00BB1446">
        <w:rPr>
          <w:rFonts w:ascii="Times New Roman" w:hAnsi="Times New Roman"/>
          <w:sz w:val="20"/>
          <w:szCs w:val="20"/>
          <w:vertAlign w:val="subscript"/>
        </w:rPr>
        <w:t>4</w:t>
      </w:r>
      <w:r w:rsidRPr="00BB1446">
        <w:rPr>
          <w:rFonts w:ascii="Times New Roman" w:hAnsi="Times New Roman"/>
          <w:sz w:val="20"/>
          <w:szCs w:val="20"/>
        </w:rPr>
        <w:t>•2H</w:t>
      </w:r>
      <w:r w:rsidRPr="00BB1446">
        <w:rPr>
          <w:rFonts w:ascii="Times New Roman" w:hAnsi="Times New Roman"/>
          <w:sz w:val="20"/>
          <w:szCs w:val="20"/>
          <w:vertAlign w:val="subscript"/>
        </w:rPr>
        <w:t>2</w:t>
      </w:r>
      <w:r w:rsidRPr="00BB1446">
        <w:rPr>
          <w:rFonts w:ascii="Times New Roman" w:hAnsi="Times New Roman"/>
          <w:sz w:val="20"/>
          <w:szCs w:val="20"/>
        </w:rPr>
        <w:t xml:space="preserve">O) were purchased from Sigma Aldrich, USA. The stock solution of DA was prepared in the 0.1M of phosphate buffer solution. All reagents are of analytical grade and were used without any further purification. </w:t>
      </w:r>
    </w:p>
    <w:p w:rsidR="00BB1446" w:rsidRPr="00BB1446" w:rsidRDefault="00BB1446" w:rsidP="00BB1446">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lastRenderedPageBreak/>
        <w:t>Instrumentation</w:t>
      </w: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electrochemical experiment was performed using Potentiostat/Galvanostat module PGSTAT30 (Metrohm AUTOLAB, Nertherlands), three electrode systems consist of platinum wire counter electrode, glassy carbon electrode (BASi MF-2012 3.0 mm diameter), with or without modification of ZnO-decorated rGO as working electrode, and Ag/AgCl (Methrom, with 3 M of KCl) as reference electrode. Physical characterization of ZnO/rGO were performed using Scanning electron microscope (SEM, JEOL JSM-6360LA), X-Ray Diffractometer (XRD, Rigaku MiniFlex II), and Fourier Transform Infrared Spectrometer (FTIR, PerkinElmer Spectrum 100).</w:t>
      </w:r>
      <w:r>
        <w:rPr>
          <w:rFonts w:ascii="Times New Roman" w:hAnsi="Times New Roman"/>
          <w:sz w:val="20"/>
          <w:szCs w:val="20"/>
        </w:rPr>
        <w:t xml:space="preserve"> </w:t>
      </w:r>
    </w:p>
    <w:p w:rsidR="00BB1446" w:rsidRPr="00BB1446" w:rsidRDefault="00BB1446" w:rsidP="00BB1446">
      <w:pPr>
        <w:spacing w:after="0" w:line="240" w:lineRule="auto"/>
        <w:jc w:val="both"/>
        <w:outlineLvl w:val="0"/>
        <w:rPr>
          <w:rFonts w:ascii="Times New Roman" w:hAnsi="Times New Roman"/>
          <w:sz w:val="20"/>
          <w:szCs w:val="20"/>
        </w:rPr>
      </w:pPr>
    </w:p>
    <w:p w:rsidR="00BB1446" w:rsidRPr="00BB1446" w:rsidRDefault="00BB1446" w:rsidP="00BB1446">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Preparation of ZnO/rGO</w:t>
      </w: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GO which synthesized from the graphite powder via the modified Hummers method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39/c2jm15944a", "ISBN" : "0959-9428", "ISSN" : "0959-9428", "abstract" : "Graphene oxide nanosheets (GONs) have attracted considerable interest due to their potential applications in electronic and optoelectronic devices. Graphene oxide (GO) is usually prepared by using Hummers' method or modified Hummers' methods, which require graphite and strong oxidizers, followed by exfoliation to obtain GONs. The main drawbacks of this top-down approach are the use of strong oxidizing agents and small lateral size of GONs. Here, we present a self-assembly method to synthesize GONs with tunable thickness ranging from 1 nm (monolayer) to 1500 nm. The lateral sizes of the monolayer and few-layer (&lt;5) GONs are about 20 \u03bcm and 100 \u03bcm respectively. The GONs are prepared by a hydrothermal method using glucose as a sole reagent. The method is environmentally friendly, facile, low-cost as well as capable of scaling up for mass production. The electrical, optical and structural properties of the as-grown and annealed GONs are comparable to GO and reduced GO prepared by the top-down method, respectively. The electrical resistivity of the GONs can be tuned by annealing for 8 orders of magnitude ranging from 106 \u03a9 cm to 10\u22122 \u03a9 cm. A GO-based photodetector has been fabricated, demonstrating the optoelectronic properties of the GONs.", "author" : [ { "dropping-particle" : "", "family" : "Tang", "given" : "Libin", "non-dropping-particle" : "", "parse-names" : false, "suffix" : "" }, { "dropping-particle" : "", "family" : "Li", "given" : "Xueming", "non-dropping-particle" : "", "parse-names" : false, "suffix" : "" }, { "dropping-particle" : "", "family" : "Ji", "given" : "Rongbin", "non-dropping-particle" : "", "parse-names" : false, "suffix" : "" }, { "dropping-particle" : "", "family" : "Teng", "given" : "Kar Seng", "non-dropping-particle" : "", "parse-names" : false, "suffix" : "" }, { "dropping-particle" : "", "family" : "Tai", "given" : "Guoan", "non-dropping-particle" : "", "parse-names" : false, "suffix" : "" }, { "dropping-particle" : "", "family" : "Ye", "given" : "Jing", "non-dropping-particle" : "", "parse-names" : false, "suffix" : "" }, { "dropping-particle" : "", "family" : "Wei", "given" : "Changsong", "non-dropping-particle" : "", "parse-names" : false, "suffix" : "" }, { "dropping-particle" : "", "family" : "Lau", "given" : "Shu Ping", "non-dropping-particle" : "", "parse-names" : false, "suffix" : "" } ], "container-title" : "Journal of Materials Chemistry", "id" : "ITEM-1", "issue" : "12", "issued" : { "date-parts" : [ [ "2012" ] ] }, "page" : "5676", "title" : "Bottom-up synthesis of large-scale graphene oxide nanosheets", "type" : "article-journal", "volume" : "22" }, "uris" : [ "http://www.mendeley.com/documents/?uuid=c7ca8513-e45f-4988-b186-c6cbacdbb034" ] } ], "mendeley" : { "formattedCitation" : "[19]", "plainTextFormattedCitation" : "[19]", "previouslyFormattedCitation" : "[19]"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9]</w:t>
      </w:r>
      <w:r w:rsidRPr="00BB1446">
        <w:rPr>
          <w:rFonts w:ascii="Times New Roman" w:hAnsi="Times New Roman"/>
          <w:sz w:val="20"/>
          <w:szCs w:val="20"/>
        </w:rPr>
        <w:fldChar w:fldCharType="end"/>
      </w:r>
      <w:r w:rsidRPr="00BB1446">
        <w:rPr>
          <w:rFonts w:ascii="Times New Roman" w:hAnsi="Times New Roman"/>
          <w:sz w:val="20"/>
          <w:szCs w:val="20"/>
        </w:rPr>
        <w:t xml:space="preserve"> was reduced to reduced graphene oxide (rGO) by zinc nitrate as reduced precursors. Firstly, 0.01 mol of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 xml:space="preserve"> and 50 mL of distilled water were added to the conical flask and stirred vigorously with magnetic bar in the ice water bath for 1 hours. Next, 0.0904 g of GO was treated with 100 mL of distilled water to form GO solution. The GO solution was separated in to two centrifuge tubes (50 mL) with equal amount and ultrasonic for 1 hours. After 1 hours, the GO solution was added to the of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 xml:space="preserve"> mixture solution and stirred homogenously for 10 minutes. Then, 5.6 g of potassium hydroxide was added to the mixture solution and left for overnight. In this time, the pH for mixture solution is pH 8.5. After that, the mixture solution was centrifuged and filter by suction filtration. The distilled water was added during the filtration process to neutralize the rGO to pH 7. The rGO was dried at oven for 1 hour to obtain the ZnO/rGO precursors.</w:t>
      </w:r>
    </w:p>
    <w:p w:rsidR="00BB1446" w:rsidRPr="00BB1446" w:rsidRDefault="00BB1446" w:rsidP="00BB1446">
      <w:pPr>
        <w:spacing w:after="0" w:line="240" w:lineRule="auto"/>
        <w:jc w:val="both"/>
        <w:outlineLvl w:val="0"/>
        <w:rPr>
          <w:rFonts w:ascii="Times New Roman" w:hAnsi="Times New Roman"/>
          <w:sz w:val="20"/>
          <w:szCs w:val="20"/>
        </w:rPr>
      </w:pPr>
    </w:p>
    <w:p w:rsidR="00BB1446" w:rsidRPr="00BB1446" w:rsidRDefault="00BB1446" w:rsidP="00BB1446">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Fabrication of ZnO/rGO/GCE</w:t>
      </w: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working electrode was prepared by dropping the ZnO/rGO solution onto a glassy carbon electrode. First, glassy carbon electrode (GCE) was polished by alumina oxide followed by rinsing with water, ethanol and water, in turn. To modify the ZnO/rGO/GCE, 1 mg ZnO/rGO powder was ultrasonic dispersed into 10 mL of distilled water for 20 minutes. Then, 8 μL of ZnO/rGO was dropped onto a clean GCE with a micropipette and dried at room temperature. The electrocatalytic ability of the ZnO/rGO modified electrode was investigated by cyclic voltammetry in 0.1 M of phosphate buffer solution (pH 7.0) as electrolyte.</w:t>
      </w:r>
    </w:p>
    <w:p w:rsidR="00BB1446" w:rsidRPr="00BB1446" w:rsidRDefault="00BB1446" w:rsidP="00BB1446">
      <w:pPr>
        <w:spacing w:after="0" w:line="240" w:lineRule="auto"/>
        <w:jc w:val="both"/>
        <w:outlineLvl w:val="0"/>
        <w:rPr>
          <w:rFonts w:ascii="Times New Roman" w:hAnsi="Times New Roman"/>
          <w:sz w:val="20"/>
          <w:szCs w:val="20"/>
        </w:rPr>
      </w:pPr>
    </w:p>
    <w:p w:rsidR="00BB1446" w:rsidRPr="00BB1446" w:rsidRDefault="00BB1446" w:rsidP="00BB1446">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 xml:space="preserve">Electrochemical characterization ZnO/rGO/GCE </w:t>
      </w:r>
    </w:p>
    <w:p w:rsidR="00BB1446" w:rsidRP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cyclic voltammetry of 5.0 mM K</w:t>
      </w:r>
      <w:r w:rsidRPr="00BB1446">
        <w:rPr>
          <w:rFonts w:ascii="Times New Roman" w:hAnsi="Times New Roman"/>
          <w:sz w:val="20"/>
          <w:szCs w:val="20"/>
          <w:vertAlign w:val="subscript"/>
        </w:rPr>
        <w:t>3</w:t>
      </w:r>
      <w:r w:rsidRPr="00BB1446">
        <w:rPr>
          <w:rFonts w:ascii="Times New Roman" w:hAnsi="Times New Roman"/>
          <w:sz w:val="20"/>
          <w:szCs w:val="20"/>
        </w:rPr>
        <w:t>[Fe(CN)</w:t>
      </w:r>
      <w:r w:rsidRPr="00BB1446">
        <w:rPr>
          <w:rFonts w:ascii="Times New Roman" w:hAnsi="Times New Roman"/>
          <w:sz w:val="20"/>
          <w:szCs w:val="20"/>
          <w:vertAlign w:val="superscript"/>
        </w:rPr>
        <w:t>6</w:t>
      </w:r>
      <w:r w:rsidRPr="00BB1446">
        <w:rPr>
          <w:rFonts w:ascii="Times New Roman" w:hAnsi="Times New Roman"/>
          <w:sz w:val="20"/>
          <w:szCs w:val="20"/>
        </w:rPr>
        <w:t>] in 0.1 M KCl on all electrodes were carried out at potential window of −0.2 to 0.8 V at room temperature with different scan rates using an electrochemical cell with three electrodes system. The electrolyte solution was purged with nitrogen gas to eliminate oxygen before use.</w:t>
      </w:r>
    </w:p>
    <w:p w:rsidR="00AC0033" w:rsidRPr="00F447A7" w:rsidRDefault="00AC0033" w:rsidP="00BB1446">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Characterization of ZnO/rGO: Fourier transform infrared (FTIR) analysis</w:t>
      </w: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FT-IR spectroscopy is known to be an important tool to characterize the graphene-based hybrid materials. In the FT-IR spectra of the pure graphite powder (Figure 1a), there is no significant peak observed in raw graphite. This attributed to that the graphite powder was pure and do not contain any functional groups on the graphite molecules. In the FT-IR spectra of GO samples (Figure 1b), there is a strong broad peak presence at 3390 cm</w:t>
      </w:r>
      <w:r w:rsidRPr="00BB1446">
        <w:rPr>
          <w:rFonts w:ascii="Times New Roman" w:hAnsi="Times New Roman"/>
          <w:sz w:val="20"/>
          <w:szCs w:val="20"/>
          <w:vertAlign w:val="superscript"/>
        </w:rPr>
        <w:t xml:space="preserve">−1 </w:t>
      </w:r>
      <w:r w:rsidRPr="00BB1446">
        <w:rPr>
          <w:rFonts w:ascii="Times New Roman" w:hAnsi="Times New Roman"/>
          <w:sz w:val="20"/>
          <w:szCs w:val="20"/>
        </w:rPr>
        <w:t>and several weak ones at 1728, 1622 and 1053 cm</w:t>
      </w:r>
      <w:r w:rsidRPr="00BB1446">
        <w:rPr>
          <w:rFonts w:ascii="Times New Roman" w:hAnsi="Times New Roman"/>
          <w:sz w:val="20"/>
          <w:szCs w:val="20"/>
          <w:vertAlign w:val="superscript"/>
        </w:rPr>
        <w:t>−1</w:t>
      </w:r>
      <w:r w:rsidRPr="00BB1446">
        <w:rPr>
          <w:rFonts w:ascii="Times New Roman" w:hAnsi="Times New Roman"/>
          <w:sz w:val="20"/>
          <w:szCs w:val="20"/>
        </w:rPr>
        <w:t xml:space="preserve">, which are attributed to the stretching vibration of O–H groups (carboxyl and hydroxyl), stretching of C=O, skeletal vibration of C=C (carboxyl or carbonyl), and stretching vibrations of C–O (epoxy or alkoxy), respectively. </w:t>
      </w:r>
    </w:p>
    <w:p w:rsidR="00C37708" w:rsidRPr="00BB1446" w:rsidRDefault="00C37708" w:rsidP="00C37708">
      <w:pPr>
        <w:spacing w:after="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strong characteristics of C=O stretch at 1728 cm</w:t>
      </w:r>
      <w:r w:rsidRPr="00BB1446">
        <w:rPr>
          <w:rFonts w:ascii="Times New Roman" w:hAnsi="Times New Roman"/>
          <w:sz w:val="20"/>
          <w:szCs w:val="20"/>
          <w:vertAlign w:val="superscript"/>
        </w:rPr>
        <w:t>-1</w:t>
      </w:r>
      <w:r w:rsidRPr="00BB1446">
        <w:rPr>
          <w:rFonts w:ascii="Times New Roman" w:hAnsi="Times New Roman"/>
          <w:sz w:val="20"/>
          <w:szCs w:val="20"/>
        </w:rPr>
        <w:t xml:space="preserve"> indicating the present of oxygen-containing group in GO surface. After the GO is chemically reduced, the spectrum (Figure 1c) resulted in significant reduction of hydroxyl, carbonyl, and epoxide group. The C=O vibration band which located at 1728 cm</w:t>
      </w:r>
      <w:r w:rsidRPr="00BB1446">
        <w:rPr>
          <w:rFonts w:ascii="Times New Roman" w:hAnsi="Times New Roman"/>
          <w:sz w:val="20"/>
          <w:szCs w:val="20"/>
          <w:vertAlign w:val="superscript"/>
        </w:rPr>
        <w:t>-1</w:t>
      </w:r>
      <w:r w:rsidRPr="00BB1446">
        <w:rPr>
          <w:rFonts w:ascii="Times New Roman" w:hAnsi="Times New Roman"/>
          <w:sz w:val="20"/>
          <w:szCs w:val="20"/>
        </w:rPr>
        <w:t xml:space="preserve"> was disappeared, while the board O-H, C=C and C-O stretching bands remain. These results demonstrate that the functional oxygen-containing group on the GO surface were almost reduced after the reduction by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 xml:space="preserve">2. </w:t>
      </w:r>
      <w:r w:rsidRPr="00BB1446">
        <w:rPr>
          <w:rFonts w:ascii="Times New Roman" w:hAnsi="Times New Roman"/>
          <w:sz w:val="20"/>
          <w:szCs w:val="20"/>
        </w:rPr>
        <w:t>Additionally, the spectrum for ZnO/rGO showed the distinct peak at around 507 cm</w:t>
      </w:r>
      <w:r w:rsidRPr="00BB1446">
        <w:rPr>
          <w:rFonts w:ascii="Times New Roman" w:hAnsi="Times New Roman"/>
          <w:sz w:val="20"/>
          <w:szCs w:val="20"/>
          <w:vertAlign w:val="superscript"/>
        </w:rPr>
        <w:t>-1</w:t>
      </w:r>
      <w:r w:rsidRPr="00BB1446">
        <w:rPr>
          <w:rFonts w:ascii="Times New Roman" w:hAnsi="Times New Roman"/>
          <w:sz w:val="20"/>
          <w:szCs w:val="20"/>
        </w:rPr>
        <w:t xml:space="preserve">, which corresponds to ZnO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7/s40145-013-0069-6", "ISSN" : "22278508", "abstract" : "In this paper, a simple and cheap method to prepare porous ZnO by using zinc nitrate, ethanol and triethanolamine (TEA) is reported. The as-prepared sample consisted of nano and micro pores. The sample was calcined at 300 \u2103, 400 \u2103 and 500 \u2103 with different heating rates. At 500 \u2103, the nano pores disappeared but the sample maintained its micro porosity. Field emission scanning electron microscopy (FE-SEM) pictures confirmed that the size and growth of ZnO nanoparticles depended on the heating conditions. The infrared (IR) absorption peak of Zn\u2013O stretching vibration positioned at 457 cm \uf02d1 was split into two peaks centered at 518 cm \uf02d1 and 682 cm \uf02d1 with the change of morphology. These results confirmed that Fourier transform infrared (FT-IR) spectrum was sensitive to variations in particle size, shape and morphology. The photoluminescence (PL) spectrum of porous ZnO contained five emission peaks at 397 nm, 437 nm, 466 nm, 492 nm and 527 nm. Emission intensity enhanced monotonously with increase of temperature and the change was rapid between temperatures of 300 \u2103 and 500 \u2103. This was due to the elimination of organic species and improvement in the crystallanity of the sample at 500 \u2103.", "author" : [ { "dropping-particle" : "", "family" : "Sowri Babu", "given" : "K.", "non-dropping-particle" : "", "parse-names" : false, "suffix" : "" }, { "dropping-particle" : "", "family" : "Ramachandra Reddy", "given" : "A.", "non-dropping-particle" : "", "parse-names" : false, "suffix" : "" }, { "dropping-particle" : "", "family" : "Sujatha", "given" : "Ch", "non-dropping-particle" : "", "parse-names" : false, "suffix" : "" }, { "dropping-particle" : "", "family" : "Venugopal Reddy", "given" : "K.", "non-dropping-particle" : "", "parse-names" : false, "suffix" : "" }, { "dropping-particle" : "", "family" : "Mallika", "given" : "A. N.", "non-dropping-particle" : "", "parse-names" : false, "suffix" : "" } ], "container-title" : "Journal of Advanced Ceramics", "id" : "ITEM-1", "issue" : "3", "issued" : { "date-parts" : [ [ "2013" ] ] }, "page" : "260-265", "title" : "Synthesis and optical characterization of porous ZnO", "type" : "article-journal", "volume" : "2" }, "uris" : [ "http://www.mendeley.com/documents/?uuid=83e4efab-3ec9-4ffe-83b5-767ad33e2bdd" ] } ], "mendeley" : { "formattedCitation" : "[20]", "plainTextFormattedCitation" : "[20]", "previouslyFormattedCitation" : "[20]"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0]</w:t>
      </w:r>
      <w:r w:rsidRPr="00BB1446">
        <w:rPr>
          <w:rFonts w:ascii="Times New Roman" w:hAnsi="Times New Roman"/>
          <w:sz w:val="20"/>
          <w:szCs w:val="20"/>
        </w:rPr>
        <w:fldChar w:fldCharType="end"/>
      </w:r>
      <w:r w:rsidRPr="00BB1446">
        <w:rPr>
          <w:rFonts w:ascii="Times New Roman" w:hAnsi="Times New Roman"/>
          <w:sz w:val="20"/>
          <w:szCs w:val="20"/>
        </w:rPr>
        <w:t>. Based on the analysis, one can conclude that GO was both reduced and functionalized by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w:t>
      </w:r>
    </w:p>
    <w:p w:rsidR="00C37708" w:rsidRPr="00BB1446" w:rsidRDefault="00C37708" w:rsidP="00C37708">
      <w:pPr>
        <w:spacing w:after="0" w:line="240" w:lineRule="auto"/>
        <w:jc w:val="both"/>
        <w:outlineLvl w:val="0"/>
        <w:rPr>
          <w:rFonts w:ascii="Times New Roman" w:hAnsi="Times New Roman"/>
          <w:sz w:val="20"/>
          <w:szCs w:val="20"/>
        </w:rPr>
      </w:pPr>
    </w:p>
    <w:p w:rsidR="00C37708" w:rsidRPr="00BB1446" w:rsidRDefault="00C37708" w:rsidP="00C37708">
      <w:pPr>
        <w:spacing w:after="120" w:line="240" w:lineRule="auto"/>
        <w:jc w:val="center"/>
        <w:outlineLvl w:val="0"/>
        <w:rPr>
          <w:rFonts w:ascii="Times New Roman" w:hAnsi="Times New Roman"/>
          <w:sz w:val="20"/>
          <w:szCs w:val="20"/>
        </w:rPr>
      </w:pPr>
      <w:r w:rsidRPr="00BB1446">
        <w:rPr>
          <w:rFonts w:ascii="Times New Roman" w:hAnsi="Times New Roman"/>
          <w:noProof/>
          <w:sz w:val="20"/>
          <w:szCs w:val="20"/>
          <w:lang w:bidi="ar-SA"/>
        </w:rPr>
        <w:lastRenderedPageBreak/>
        <w:drawing>
          <wp:inline distT="0" distB="0" distL="0" distR="0" wp14:anchorId="43BF0C53" wp14:editId="1348ACF6">
            <wp:extent cx="3444949" cy="2604977"/>
            <wp:effectExtent l="19050" t="19050" r="22225" b="2413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9655" cy="2608535"/>
                    </a:xfrm>
                    <a:prstGeom prst="rect">
                      <a:avLst/>
                    </a:prstGeom>
                    <a:noFill/>
                    <a:ln>
                      <a:solidFill>
                        <a:schemeClr val="tx1"/>
                      </a:solidFill>
                    </a:ln>
                  </pic:spPr>
                </pic:pic>
              </a:graphicData>
            </a:graphic>
          </wp:inline>
        </w:drawing>
      </w:r>
    </w:p>
    <w:p w:rsidR="00C37708" w:rsidRDefault="00C37708" w:rsidP="00C37708">
      <w:pPr>
        <w:spacing w:after="0" w:line="240" w:lineRule="auto"/>
        <w:jc w:val="center"/>
        <w:outlineLvl w:val="0"/>
        <w:rPr>
          <w:rFonts w:ascii="Times New Roman" w:hAnsi="Times New Roman"/>
          <w:sz w:val="20"/>
          <w:szCs w:val="20"/>
        </w:rPr>
      </w:pPr>
      <w:r w:rsidRPr="00BB1446">
        <w:rPr>
          <w:rFonts w:ascii="Times New Roman" w:hAnsi="Times New Roman"/>
          <w:sz w:val="20"/>
          <w:szCs w:val="20"/>
        </w:rPr>
        <w:t xml:space="preserve">Figure 1. </w:t>
      </w:r>
      <w:r>
        <w:rPr>
          <w:rFonts w:ascii="Times New Roman" w:hAnsi="Times New Roman"/>
          <w:sz w:val="20"/>
          <w:szCs w:val="20"/>
        </w:rPr>
        <w:t xml:space="preserve"> </w:t>
      </w:r>
      <w:r w:rsidRPr="00BB1446">
        <w:rPr>
          <w:rFonts w:ascii="Times New Roman" w:hAnsi="Times New Roman"/>
          <w:sz w:val="20"/>
          <w:szCs w:val="20"/>
        </w:rPr>
        <w:t>FT-IR Spectra of (a) Graphite, (b) GO, and (c) ZnO/rGO</w:t>
      </w:r>
    </w:p>
    <w:p w:rsidR="00C37708" w:rsidRDefault="00C37708" w:rsidP="00C37708">
      <w:pPr>
        <w:spacing w:after="12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Consequently, the purpose for reduction of GO was to eliminated the epoxy and hydroxyl groups on the plane, while other functional groups, such as carboxyl, carbonyl and ester groups which present at the edges of the carbon plane only have a minor influence on the conductivity of an rGO sheet. Moreover, the strong sharp peak of ZnO shown in FTIR spectra indicated that the ZnO were anchoring on the surface of rGO layer. Therefore, the electrochemical properties of ZnO/rGO composite is expected to enhance due to the wide band gap particles of ZnO and large surface area of graphene compared to those of pristine graphene oxide and ZnO particles alone.</w:t>
      </w:r>
    </w:p>
    <w:p w:rsidR="00C37708" w:rsidRPr="00BB1446" w:rsidRDefault="00C37708" w:rsidP="00C37708">
      <w:pPr>
        <w:spacing w:after="0" w:line="240" w:lineRule="auto"/>
        <w:jc w:val="both"/>
        <w:outlineLvl w:val="0"/>
        <w:rPr>
          <w:rFonts w:ascii="Times New Roman" w:hAnsi="Times New Roman"/>
          <w:sz w:val="20"/>
          <w:szCs w:val="20"/>
        </w:rPr>
      </w:pP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X-ray diffractometry analysis (XRD)</w:t>
      </w:r>
    </w:p>
    <w:p w:rsidR="00C37708" w:rsidRPr="00BB1446"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XRD analysis </w:t>
      </w:r>
      <w:r>
        <w:rPr>
          <w:rFonts w:ascii="Times New Roman" w:hAnsi="Times New Roman"/>
          <w:sz w:val="20"/>
          <w:szCs w:val="20"/>
        </w:rPr>
        <w:t xml:space="preserve"> </w:t>
      </w:r>
      <w:r w:rsidRPr="00BB1446">
        <w:rPr>
          <w:rFonts w:ascii="Times New Roman" w:hAnsi="Times New Roman"/>
          <w:sz w:val="20"/>
          <w:szCs w:val="20"/>
        </w:rPr>
        <w:t xml:space="preserve">is used to verify the formation of the ZnO crystal on the surface of GO. The XRD pattern (Figure 2a) of graphite shows an intensive diffraction peak at 2θ = 26.5°, reflecting the crystal form of graphite. If compare to GO spectra, the characteristic peak of GO at 10.25º was observed that indicates the presence of the larger interlayer distance between GO due to the oxidation of graphite and formation of the functional groups such as carboxyl, hydroxyl and epoxy, as indicated in the FT-IR results. While in the XRD pattern of ZnO/rGO, there are 8 peaks appearing at 2θ values of 31.7, 34.3, 36.1, 47.3, 56.4, 62.6, 67.7, and 68.8 º corresponding to the crystal planes of (100), (101), (102), (110), (103), (112), and (201) respectively. These peaks are indexed as wurtzite structured (crystal structure) of ZnO, which are consistent to the value in the standard card. Theoretically (002) peak of rGO is expected to appear in the XRD diffractogram of ZnO/rGO. However, it cannot be observed in the corresponding compositions (Figure 2b), indicating that the surfaces of rGO are fully covered by ZnO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jp109597n", "ISBN" : "1932-7447", "ISSN" : "19327447", "abstract" : "Incorporation of reduced graphene oxide (rGO) in Co3O 4 matrix is systematically investigated through a chemical route for supercapacitors. The ??-Co(OH)2 supported by graphene oxide is first fabricated by a chemical precipitation approach. Thermal decompositions of these precursors at the given temperature (150 ??C) lead to rGO/Co 3O4 composites. Measurement results show that the morphology and electrochemical activity of the rGO/Co3O4 composites are influenced significantly by the mass ratios of rGO to Co 3O4. When used as electrode materials in supercapacitors, the composite with mass ratio of 0.22:1 (rGO:Co3O4) achieves the specific capacitance as high as 291 F g-1 at 1 A g -1 in the potential range of -0.4 to 0.55 V, as compared with each individual counterpart (56 and 161 F g-1 for rGO and Co 3O4, respectively). In addition, the excellent rate capability and well cycling ability are observed in the composite electrodes. The enhanced electrochemical performance is indicative of a positive synergistic effect between rGO and Co3O4. These results suggest the importance and great potential of graphene based composites in the development of high-performance energy-storage systems. ?? 2011 Elsevier B.V. All rights reserved.", "author" : [ { "dropping-particle" : "", "family" : "Chen", "given" : "Yan Li", "non-dropping-particle" : "", "parse-names" : false, "suffix" : "" }, { "dropping-particle" : "", "family" : "Hu", "given" : "Zhong Ai", "non-dropping-particle" : "", "parse-names" : false, "suffix" : "" }, { "dropping-particle" : "", "family" : "Chang", "given" : "Yan Qin", "non-dropping-particle" : "", "parse-names" : false, "suffix" : "" }, { "dropping-particle" : "", "family" : "Wang", "given" : "Huan Wen", "non-dropping-particle" : "", "parse-names" : false, "suffix" : "" }, { "dropping-particle" : "", "family" : "Zhang", "given" : "Zi Yu", "non-dropping-particle" : "", "parse-names" : false, "suffix" : "" }, { "dropping-particle" : "", "family" : "Yang", "given" : "Yu Ying", "non-dropping-particle" : "", "parse-names" : false, "suffix" : "" }, { "dropping-particle" : "", "family" : "Wu", "given" : "Hong Ying", "non-dropping-particle" : "", "parse-names" : false, "suffix" : "" } ], "container-title" : "Journal of Physical Chemistry C", "id" : "ITEM-1", "issue" : "5", "issued" : { "date-parts" : [ [ "2011" ] ] }, "page" : "2563-2571", "title" : "Zinc oxide/reduced graphene oxide composites and electrochemical capacitance enhanced by homogeneous incorporation of reduced graphene oxide sheets in zinc oxide matrix", "type" : "article-journal", "volume" : "115" }, "uris" : [ "http://www.mendeley.com/documents/?uuid=4130fcf2-8e75-460b-9c05-67034d024b98" ] } ], "mendeley" : { "formattedCitation" : "[21]", "plainTextFormattedCitation" : "[21]", "previouslyFormattedCitation" : "[21]"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1]</w:t>
      </w:r>
      <w:r w:rsidRPr="00BB1446">
        <w:rPr>
          <w:rFonts w:ascii="Times New Roman" w:hAnsi="Times New Roman"/>
          <w:sz w:val="20"/>
          <w:szCs w:val="20"/>
        </w:rPr>
        <w:fldChar w:fldCharType="end"/>
      </w:r>
      <w:r w:rsidRPr="00BB1446">
        <w:rPr>
          <w:rFonts w:ascii="Times New Roman" w:hAnsi="Times New Roman"/>
          <w:sz w:val="20"/>
          <w:szCs w:val="20"/>
        </w:rPr>
        <w:t>. Hence, the diffraction peaks are mainly from the up-layer ZnO phase in the ZnO/rGO compositions. Moreover, the peak disappearance at 10.25º also indicating the surface of rGO is fully covered by ZnO.  Therefore, it can be concluded that there is the formation of ZnO/rGO after the GO was reduced by zinc nitrate.</w:t>
      </w:r>
      <w:r w:rsidRPr="00BB1446">
        <w:rPr>
          <w:rFonts w:ascii="Times New Roman" w:hAnsi="Times New Roman"/>
          <w:noProof/>
          <w:sz w:val="20"/>
          <w:szCs w:val="20"/>
          <w:lang w:val="en-MY" w:eastAsia="en-MY"/>
        </w:rPr>
        <w:t xml:space="preserve"> </w:t>
      </w:r>
    </w:p>
    <w:p w:rsidR="00C37708" w:rsidRPr="00BB1446" w:rsidRDefault="00C37708" w:rsidP="00C37708">
      <w:pPr>
        <w:spacing w:after="120" w:line="240" w:lineRule="auto"/>
        <w:jc w:val="center"/>
        <w:outlineLvl w:val="0"/>
        <w:rPr>
          <w:rFonts w:ascii="Times New Roman" w:hAnsi="Times New Roman"/>
          <w:sz w:val="20"/>
          <w:szCs w:val="20"/>
        </w:rPr>
      </w:pPr>
      <w:r w:rsidRPr="00BB1446">
        <w:rPr>
          <w:rFonts w:ascii="Times New Roman" w:hAnsi="Times New Roman"/>
          <w:noProof/>
          <w:sz w:val="20"/>
          <w:szCs w:val="20"/>
          <w:lang w:bidi="ar-SA"/>
        </w:rPr>
        <w:lastRenderedPageBreak/>
        <mc:AlternateContent>
          <mc:Choice Requires="wps">
            <w:drawing>
              <wp:anchor distT="0" distB="0" distL="114300" distR="114300" simplePos="0" relativeHeight="251663872" behindDoc="0" locked="0" layoutInCell="1" allowOverlap="1" wp14:anchorId="7EB30E97" wp14:editId="3643AF91">
                <wp:simplePos x="0" y="0"/>
                <wp:positionH relativeFrom="column">
                  <wp:posOffset>4895850</wp:posOffset>
                </wp:positionH>
                <wp:positionV relativeFrom="paragraph">
                  <wp:posOffset>180975</wp:posOffset>
                </wp:positionV>
                <wp:extent cx="419100" cy="33591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35915"/>
                        </a:xfrm>
                        <a:prstGeom prst="rect">
                          <a:avLst/>
                        </a:prstGeom>
                        <a:no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385.5pt;margin-top:14.25pt;width:33pt;height:26.4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" filled="f" stroked="f">
                <v:textbox>
                  <w:txbxContent>
                    <w:p w:rsidR="00C37708" w:rsidRPr="00667B67" w:rsidRDefault="00C37708" w:rsidP="00C37708">
                      <w:pPr>
                        <w:rPr>
                          <w:rFonts w:ascii="Times New Roman" w:hAnsi="Times New Roman"/>
                          <w:b/>
                        </w:rPr>
                      </w:pPr>
                      <w:r w:rsidRPr="00667B67">
                        <w:rPr>
                          <w:rFonts w:ascii="Times New Roman" w:hAnsi="Times New Roman"/>
                          <w:b/>
                        </w:rPr>
                        <w:t>(b)</w:t>
                      </w:r>
                    </w:p>
                  </w:txbxContent>
                </v:textbox>
              </v:shape>
            </w:pict>
          </mc:Fallback>
        </mc:AlternateContent>
      </w:r>
      <w:r w:rsidRPr="00BB1446">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5DB31921" wp14:editId="3AD7DD75">
                <wp:simplePos x="0" y="0"/>
                <wp:positionH relativeFrom="column">
                  <wp:posOffset>2441274</wp:posOffset>
                </wp:positionH>
                <wp:positionV relativeFrom="paragraph">
                  <wp:posOffset>96568</wp:posOffset>
                </wp:positionV>
                <wp:extent cx="361927" cy="33591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27" cy="335915"/>
                        </a:xfrm>
                        <a:prstGeom prst="rect">
                          <a:avLst/>
                        </a:prstGeom>
                        <a:no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92.25pt;margin-top:7.6pt;width:28.5pt;height:26.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" filled="f" stroked="f">
                <v:textbox>
                  <w:txbxContent>
                    <w:p w:rsidR="00C37708" w:rsidRPr="00667B67" w:rsidRDefault="00C37708" w:rsidP="00C37708">
                      <w:pPr>
                        <w:rPr>
                          <w:rFonts w:ascii="Times New Roman" w:hAnsi="Times New Roman"/>
                          <w:b/>
                        </w:rPr>
                      </w:pPr>
                      <w:r w:rsidRPr="00667B67">
                        <w:rPr>
                          <w:rFonts w:ascii="Times New Roman" w:hAnsi="Times New Roman"/>
                          <w:b/>
                        </w:rPr>
                        <w:t>(a)</w:t>
                      </w:r>
                    </w:p>
                  </w:txbxContent>
                </v:textbox>
              </v:shape>
            </w:pict>
          </mc:Fallback>
        </mc:AlternateContent>
      </w:r>
      <w:r w:rsidRPr="00BB1446">
        <w:rPr>
          <w:rFonts w:ascii="Times New Roman" w:hAnsi="Times New Roman"/>
          <w:noProof/>
          <w:sz w:val="20"/>
          <w:szCs w:val="20"/>
          <w:lang w:bidi="ar-SA"/>
        </w:rPr>
        <w:drawing>
          <wp:inline distT="0" distB="0" distL="0" distR="0" wp14:anchorId="06579C83" wp14:editId="6A1BFA3F">
            <wp:extent cx="4847144" cy="2560320"/>
            <wp:effectExtent l="19050" t="19050" r="1079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47144" cy="2560320"/>
                    </a:xfrm>
                    <a:prstGeom prst="rect">
                      <a:avLst/>
                    </a:prstGeom>
                    <a:noFill/>
                    <a:ln>
                      <a:solidFill>
                        <a:schemeClr val="tx1"/>
                      </a:solidFill>
                    </a:ln>
                  </pic:spPr>
                </pic:pic>
              </a:graphicData>
            </a:graphic>
          </wp:inline>
        </w:drawing>
      </w:r>
    </w:p>
    <w:p w:rsidR="00C37708" w:rsidRPr="00BB1446" w:rsidRDefault="00C37708" w:rsidP="00C37708">
      <w:pPr>
        <w:spacing w:after="0" w:line="240" w:lineRule="auto"/>
        <w:ind w:left="900" w:hanging="900"/>
        <w:jc w:val="both"/>
        <w:outlineLvl w:val="0"/>
        <w:rPr>
          <w:rFonts w:ascii="Times New Roman" w:hAnsi="Times New Roman"/>
          <w:sz w:val="20"/>
          <w:szCs w:val="20"/>
        </w:rPr>
      </w:pPr>
      <w:r>
        <w:rPr>
          <w:rFonts w:ascii="Times New Roman" w:hAnsi="Times New Roman"/>
          <w:sz w:val="20"/>
          <w:szCs w:val="20"/>
        </w:rPr>
        <w:t xml:space="preserve">Figure 2.  </w:t>
      </w:r>
      <w:r>
        <w:rPr>
          <w:rFonts w:ascii="Times New Roman" w:hAnsi="Times New Roman"/>
          <w:sz w:val="20"/>
          <w:szCs w:val="20"/>
        </w:rPr>
        <w:tab/>
      </w:r>
      <w:r w:rsidRPr="00BB1446">
        <w:rPr>
          <w:rFonts w:ascii="Times New Roman" w:hAnsi="Times New Roman"/>
          <w:sz w:val="20"/>
          <w:szCs w:val="20"/>
        </w:rPr>
        <w:t>(a) XRD patterns for graphite, GO and ZnO/rGO composite and (b) Enlarge XRD patterns for GO and ZnO/rGO composite</w:t>
      </w:r>
    </w:p>
    <w:p w:rsidR="00C37708" w:rsidRPr="00BB1446" w:rsidRDefault="00C37708" w:rsidP="00585AE6">
      <w:pPr>
        <w:spacing w:after="0" w:line="240" w:lineRule="auto"/>
        <w:jc w:val="both"/>
        <w:outlineLvl w:val="0"/>
        <w:rPr>
          <w:rFonts w:ascii="Times New Roman" w:hAnsi="Times New Roman"/>
          <w:sz w:val="20"/>
          <w:szCs w:val="20"/>
        </w:rPr>
      </w:pP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Scanning electron microscopy analysis (SEM)</w:t>
      </w: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morphology of the graphite, GO, and ZnO/rGO (Figure 3) was physically characterized by SEM. From the SEM image of pure graphite, the individual needle shaped particles are made up of graphite having intrinsic flake morphology. Graphite arranged in agglomerates and presented a typical multilayer structure. The SEM image of GO showing that the oxidation of graphite after treated with modified Hummers’ method caused a visible change in their morphology, or it has a wrinkled appearance with multiple folds. This wrinkled aspect can be explained by the oxidation process to promote the admission of hydroxyl groups and epoxy groups, known as functional group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jp109597n", "ISBN" : "1932-7447", "ISSN" : "19327447", "abstract" : "Incorporation of reduced graphene oxide (rGO) in Co3O 4 matrix is systematically investigated through a chemical route for supercapacitors. The ??-Co(OH)2 supported by graphene oxide is first fabricated by a chemical precipitation approach. Thermal decompositions of these precursors at the given temperature (150 ??C) lead to rGO/Co 3O4 composites. Measurement results show that the morphology and electrochemical activity of the rGO/Co3O4 composites are influenced significantly by the mass ratios of rGO to Co 3O4. When used as electrode materials in supercapacitors, the composite with mass ratio of 0.22:1 (rGO:Co3O4) achieves the specific capacitance as high as 291 F g-1 at 1 A g -1 in the potential range of -0.4 to 0.55 V, as compared with each individual counterpart (56 and 161 F g-1 for rGO and Co 3O4, respectively). In addition, the excellent rate capability and well cycling ability are observed in the composite electrodes. The enhanced electrochemical performance is indicative of a positive synergistic effect between rGO and Co3O4. These results suggest the importance and great potential of graphene based composites in the development of high-performance energy-storage systems. ?? 2011 Elsevier B.V. All rights reserved.", "author" : [ { "dropping-particle" : "", "family" : "Chen", "given" : "Yan Li", "non-dropping-particle" : "", "parse-names" : false, "suffix" : "" }, { "dropping-particle" : "", "family" : "Hu", "given" : "Zhong Ai", "non-dropping-particle" : "", "parse-names" : false, "suffix" : "" }, { "dropping-particle" : "", "family" : "Chang", "given" : "Yan Qin", "non-dropping-particle" : "", "parse-names" : false, "suffix" : "" }, { "dropping-particle" : "", "family" : "Wang", "given" : "Huan Wen", "non-dropping-particle" : "", "parse-names" : false, "suffix" : "" }, { "dropping-particle" : "", "family" : "Zhang", "given" : "Zi Yu", "non-dropping-particle" : "", "parse-names" : false, "suffix" : "" }, { "dropping-particle" : "", "family" : "Yang", "given" : "Yu Ying", "non-dropping-particle" : "", "parse-names" : false, "suffix" : "" }, { "dropping-particle" : "", "family" : "Wu", "given" : "Hong Ying", "non-dropping-particle" : "", "parse-names" : false, "suffix" : "" } ], "container-title" : "Journal of Physical Chemistry C", "id" : "ITEM-1", "issue" : "5", "issued" : { "date-parts" : [ [ "2011" ] ] }, "page" : "2563-2571", "title" : "Zinc oxide/reduced graphene oxide composites and electrochemical capacitance enhanced by homogeneous incorporation of reduced graphene oxide sheets in zinc oxide matrix", "type" : "article-journal", "volume" : "115" }, "uris" : [ "http://www.mendeley.com/documents/?uuid=4130fcf2-8e75-460b-9c05-67034d024b98" ] } ], "mendeley" : { "formattedCitation" : "[21]", "plainTextFormattedCitation" : "[21]", "previouslyFormattedCitation" : "[21]"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1]</w:t>
      </w:r>
      <w:r w:rsidRPr="00BB1446">
        <w:rPr>
          <w:rFonts w:ascii="Times New Roman" w:hAnsi="Times New Roman"/>
          <w:sz w:val="20"/>
          <w:szCs w:val="20"/>
        </w:rPr>
        <w:fldChar w:fldCharType="end"/>
      </w:r>
      <w:r w:rsidRPr="00BB1446">
        <w:rPr>
          <w:rFonts w:ascii="Times New Roman" w:hAnsi="Times New Roman"/>
          <w:sz w:val="20"/>
          <w:szCs w:val="20"/>
        </w:rPr>
        <w:t>.</w:t>
      </w:r>
    </w:p>
    <w:p w:rsidR="00C37708" w:rsidRPr="00BB1446" w:rsidRDefault="00C37708" w:rsidP="00C37708">
      <w:pPr>
        <w:spacing w:after="0" w:line="240" w:lineRule="auto"/>
        <w:jc w:val="both"/>
        <w:outlineLvl w:val="0"/>
        <w:rPr>
          <w:rFonts w:ascii="Times New Roman" w:hAnsi="Times New Roman"/>
          <w:sz w:val="20"/>
          <w:szCs w:val="20"/>
        </w:rPr>
      </w:pPr>
    </w:p>
    <w:p w:rsidR="00585AE6" w:rsidRDefault="00C37708" w:rsidP="00585AE6">
      <w:pPr>
        <w:spacing w:after="120" w:line="240" w:lineRule="auto"/>
        <w:jc w:val="center"/>
        <w:outlineLvl w:val="0"/>
        <w:rPr>
          <w:rFonts w:ascii="Times New Roman" w:hAnsi="Times New Roman"/>
          <w:sz w:val="20"/>
          <w:szCs w:val="20"/>
        </w:rPr>
      </w:pPr>
      <w:r w:rsidRPr="00BB1446">
        <w:rPr>
          <w:rFonts w:ascii="Times New Roman" w:hAnsi="Times New Roman"/>
          <w:noProof/>
          <w:sz w:val="20"/>
          <w:szCs w:val="20"/>
          <w:lang w:bidi="ar-SA"/>
        </w:rPr>
        <w:drawing>
          <wp:inline distT="0" distB="0" distL="0" distR="0" wp14:anchorId="4F1D4F4B" wp14:editId="3277CBBC">
            <wp:extent cx="4165757" cy="32918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65757" cy="3291840"/>
                    </a:xfrm>
                    <a:prstGeom prst="rect">
                      <a:avLst/>
                    </a:prstGeom>
                    <a:noFill/>
                  </pic:spPr>
                </pic:pic>
              </a:graphicData>
            </a:graphic>
          </wp:inline>
        </w:drawing>
      </w:r>
    </w:p>
    <w:p w:rsidR="00C37708" w:rsidRDefault="00C37708" w:rsidP="00585AE6">
      <w:pPr>
        <w:spacing w:after="0" w:line="240" w:lineRule="auto"/>
        <w:jc w:val="center"/>
        <w:outlineLvl w:val="0"/>
        <w:rPr>
          <w:rFonts w:ascii="Times New Roman" w:hAnsi="Times New Roman"/>
          <w:sz w:val="20"/>
          <w:szCs w:val="20"/>
        </w:rPr>
      </w:pPr>
      <w:r w:rsidRPr="00BB1446">
        <w:rPr>
          <w:rFonts w:ascii="Times New Roman" w:hAnsi="Times New Roman"/>
          <w:sz w:val="20"/>
          <w:szCs w:val="20"/>
        </w:rPr>
        <w:t xml:space="preserve">Figure 3. </w:t>
      </w:r>
      <w:r w:rsidR="00585AE6">
        <w:rPr>
          <w:rFonts w:ascii="Times New Roman" w:hAnsi="Times New Roman"/>
          <w:sz w:val="20"/>
          <w:szCs w:val="20"/>
        </w:rPr>
        <w:t xml:space="preserve"> </w:t>
      </w:r>
      <w:r w:rsidRPr="00BB1446">
        <w:rPr>
          <w:rFonts w:ascii="Times New Roman" w:hAnsi="Times New Roman"/>
          <w:sz w:val="20"/>
          <w:szCs w:val="20"/>
        </w:rPr>
        <w:t>SEM image of (a) pure graphite; (b) GO and (c) ZnO/rGO composite</w:t>
      </w:r>
    </w:p>
    <w:p w:rsidR="00C37708" w:rsidRPr="00BB1446"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lastRenderedPageBreak/>
        <w:t>The formation of ZnO on the surface of graphene layer is indicated by the microsphere-like hierarchical structures after the GO is undergoes reduction by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 The ZnO composite with an average size of 5 µm were horizontally and randomly stacked between or on the RGO layers, in other words, graphene sheets are homogeneously incorporated in a ZnO matrix which clearly shown in Figure 3c. This result is also supported by XRD analysis. It may be due to the restriction of full length extension of ZnO in the space within the graphene layers. The results also indicated that the functional groups in GO were significantly reduced during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 xml:space="preserve">2 </w:t>
      </w:r>
      <w:r w:rsidRPr="00BB1446">
        <w:rPr>
          <w:rFonts w:ascii="Times New Roman" w:hAnsi="Times New Roman"/>
          <w:sz w:val="20"/>
          <w:szCs w:val="20"/>
        </w:rPr>
        <w:t xml:space="preserve">reduction. </w:t>
      </w:r>
    </w:p>
    <w:p w:rsidR="00C37708" w:rsidRPr="00BB1446" w:rsidRDefault="00C37708" w:rsidP="00585AE6">
      <w:pPr>
        <w:spacing w:after="0" w:line="240" w:lineRule="auto"/>
        <w:jc w:val="both"/>
        <w:outlineLvl w:val="0"/>
        <w:rPr>
          <w:rFonts w:ascii="Times New Roman" w:hAnsi="Times New Roman"/>
          <w:sz w:val="20"/>
          <w:szCs w:val="20"/>
        </w:rPr>
      </w:pP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The electrochemical behavior of ZnO/rGO modified electrode</w:t>
      </w: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electrochemical </w:t>
      </w:r>
      <w:r w:rsidR="00585AE6">
        <w:rPr>
          <w:rFonts w:ascii="Times New Roman" w:hAnsi="Times New Roman"/>
          <w:sz w:val="20"/>
          <w:szCs w:val="20"/>
        </w:rPr>
        <w:t xml:space="preserve"> </w:t>
      </w:r>
      <w:r w:rsidRPr="00BB1446">
        <w:rPr>
          <w:rFonts w:ascii="Times New Roman" w:hAnsi="Times New Roman"/>
          <w:sz w:val="20"/>
          <w:szCs w:val="20"/>
        </w:rPr>
        <w:t>behavior of bare GCE, GO and ZnO/rGO/GCE was investigated by cyclic voltammetry (Figure 4a). Cyclic voltammetry (CV) is frequently used in analytical field due to it offers a wealth of experimental information and insights into both the kinetic and thermodynamic details of many chemical systems. The electrochemical behavior of bare GCE and ZnO/rGO/GCE is investigated by CV to elucidate their electron transfer</w:t>
      </w:r>
      <w:r w:rsidR="00BA5BB9">
        <w:rPr>
          <w:rFonts w:ascii="Times New Roman" w:hAnsi="Times New Roman"/>
          <w:sz w:val="20"/>
          <w:szCs w:val="20"/>
        </w:rPr>
        <w:t xml:space="preserve"> behavior in the presence of 0.1</w:t>
      </w:r>
      <w:r w:rsidRPr="00BB1446">
        <w:rPr>
          <w:rFonts w:ascii="Times New Roman" w:hAnsi="Times New Roman"/>
          <w:sz w:val="20"/>
          <w:szCs w:val="20"/>
        </w:rPr>
        <w:t xml:space="preserve"> M KCl and 0.05 M K</w:t>
      </w:r>
      <w:r w:rsidRPr="00BA5BB9">
        <w:rPr>
          <w:rFonts w:ascii="Times New Roman" w:hAnsi="Times New Roman"/>
          <w:sz w:val="20"/>
          <w:szCs w:val="20"/>
          <w:vertAlign w:val="subscript"/>
        </w:rPr>
        <w:t>4</w:t>
      </w:r>
      <w:r w:rsidRPr="00BB1446">
        <w:rPr>
          <w:rFonts w:ascii="Times New Roman" w:hAnsi="Times New Roman"/>
          <w:sz w:val="20"/>
          <w:szCs w:val="20"/>
        </w:rPr>
        <w:t>[Fe(CN)</w:t>
      </w:r>
      <w:bookmarkStart w:id="0" w:name="_GoBack"/>
      <w:r w:rsidRPr="008B10A3">
        <w:rPr>
          <w:rFonts w:ascii="Times New Roman" w:hAnsi="Times New Roman"/>
          <w:sz w:val="20"/>
          <w:szCs w:val="20"/>
          <w:vertAlign w:val="subscript"/>
        </w:rPr>
        <w:t>6</w:t>
      </w:r>
      <w:bookmarkEnd w:id="0"/>
      <w:r w:rsidRPr="00BB1446">
        <w:rPr>
          <w:rFonts w:ascii="Times New Roman" w:hAnsi="Times New Roman"/>
          <w:sz w:val="20"/>
          <w:szCs w:val="20"/>
        </w:rPr>
        <w:t>] at scan rate 50 mVs</w:t>
      </w:r>
      <w:r w:rsidRPr="00BB1446">
        <w:rPr>
          <w:rFonts w:ascii="Times New Roman" w:hAnsi="Times New Roman"/>
          <w:sz w:val="20"/>
          <w:szCs w:val="20"/>
          <w:vertAlign w:val="superscript"/>
        </w:rPr>
        <w:t>-1</w:t>
      </w:r>
      <w:r w:rsidRPr="00BB1446">
        <w:rPr>
          <w:rFonts w:ascii="Times New Roman" w:hAnsi="Times New Roman"/>
          <w:sz w:val="20"/>
          <w:szCs w:val="20"/>
        </w:rPr>
        <w:t xml:space="preserve"> and potential range in -0.2 V to 0.8 V. Curve of the bare GCE and ZnO/rGO/GCE showed a pair of well-defined quasi-reversible peaks with the anodic and cathodic peaks  for bare GCE is at 348 mV and 200 mV, respectively. Meanwhile, the anodic and cathodic potential of ZnO/rGO/GCE are 298 mV and 190 mV, respectively. </w:t>
      </w:r>
    </w:p>
    <w:p w:rsidR="00585AE6" w:rsidRPr="00BB1446" w:rsidRDefault="00585AE6" w:rsidP="00C37708">
      <w:pPr>
        <w:spacing w:after="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voltammogram shows the oxidation peak on ZnO/rGO/GCE was negatively shifted to 298 mV with remarkably enhanced of oxidation peak current. The ZnO/rGO/GCE present the largest background current and the peak current compared with the bare electrode. For the modified electrode (ZnO/rGO/GCE), the oxidation peak current was dramatically enhanced to 0.32 mA compare to GO and bare GCE.  The decreased in peak potential separation (ΔE</w:t>
      </w:r>
      <w:r w:rsidRPr="00BB1446">
        <w:rPr>
          <w:rFonts w:ascii="Times New Roman" w:hAnsi="Times New Roman"/>
          <w:sz w:val="20"/>
          <w:szCs w:val="20"/>
          <w:vertAlign w:val="subscript"/>
        </w:rPr>
        <w:t>p</w:t>
      </w:r>
      <w:r w:rsidRPr="00BB1446">
        <w:rPr>
          <w:rFonts w:ascii="Times New Roman" w:hAnsi="Times New Roman"/>
          <w:sz w:val="20"/>
          <w:szCs w:val="20"/>
        </w:rPr>
        <w:t xml:space="preserve"> = E</w:t>
      </w:r>
      <w:r w:rsidRPr="00BB1446">
        <w:rPr>
          <w:rFonts w:ascii="Times New Roman" w:hAnsi="Times New Roman"/>
          <w:sz w:val="20"/>
          <w:szCs w:val="20"/>
          <w:vertAlign w:val="subscript"/>
        </w:rPr>
        <w:t xml:space="preserve">Anodic Peak </w:t>
      </w:r>
      <w:r w:rsidRPr="00BB1446">
        <w:rPr>
          <w:rFonts w:ascii="Times New Roman" w:hAnsi="Times New Roman"/>
          <w:sz w:val="20"/>
          <w:szCs w:val="20"/>
        </w:rPr>
        <w:t>– E</w:t>
      </w:r>
      <w:r w:rsidRPr="00BB1446">
        <w:rPr>
          <w:rFonts w:ascii="Times New Roman" w:hAnsi="Times New Roman"/>
          <w:sz w:val="20"/>
          <w:szCs w:val="20"/>
          <w:vertAlign w:val="subscript"/>
        </w:rPr>
        <w:t>Cathodic peak</w:t>
      </w:r>
      <w:r w:rsidRPr="00BB1446">
        <w:rPr>
          <w:rFonts w:ascii="Times New Roman" w:hAnsi="Times New Roman"/>
          <w:sz w:val="20"/>
          <w:szCs w:val="20"/>
        </w:rPr>
        <w:t>) are observed for ZnO/rGO/GCE (ΔE</w:t>
      </w:r>
      <w:r w:rsidRPr="00BB1446">
        <w:rPr>
          <w:rFonts w:ascii="Times New Roman" w:hAnsi="Times New Roman"/>
          <w:sz w:val="20"/>
          <w:szCs w:val="20"/>
          <w:vertAlign w:val="subscript"/>
        </w:rPr>
        <w:t xml:space="preserve">p </w:t>
      </w:r>
      <w:r w:rsidRPr="00BB1446">
        <w:rPr>
          <w:rFonts w:ascii="Times New Roman" w:hAnsi="Times New Roman"/>
          <w:sz w:val="20"/>
          <w:szCs w:val="20"/>
        </w:rPr>
        <w:t>= 99.8 mV) than that on GO and bare GCE electrode (ΔE</w:t>
      </w:r>
      <w:r w:rsidRPr="00BB1446">
        <w:rPr>
          <w:rFonts w:ascii="Times New Roman" w:hAnsi="Times New Roman"/>
          <w:sz w:val="20"/>
          <w:szCs w:val="20"/>
          <w:vertAlign w:val="subscript"/>
        </w:rPr>
        <w:t>p</w:t>
      </w:r>
      <w:r w:rsidRPr="00BB1446">
        <w:rPr>
          <w:rFonts w:ascii="Times New Roman" w:hAnsi="Times New Roman"/>
          <w:sz w:val="20"/>
          <w:szCs w:val="20"/>
        </w:rPr>
        <w:t xml:space="preserve"> = 150 mV). </w:t>
      </w:r>
    </w:p>
    <w:p w:rsidR="00585AE6" w:rsidRPr="00BB1446" w:rsidRDefault="00585AE6" w:rsidP="001A5833">
      <w:pPr>
        <w:spacing w:after="120" w:line="240" w:lineRule="auto"/>
        <w:jc w:val="both"/>
        <w:outlineLvl w:val="0"/>
        <w:rPr>
          <w:rFonts w:ascii="Times New Roman" w:hAnsi="Times New Roman"/>
          <w:sz w:val="20"/>
          <w:szCs w:val="20"/>
        </w:rPr>
      </w:pPr>
    </w:p>
    <w:p w:rsidR="00C37708" w:rsidRPr="00BB1446"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38CFBCD2" wp14:editId="148B8FBF">
                <wp:simplePos x="0" y="0"/>
                <wp:positionH relativeFrom="column">
                  <wp:posOffset>5159375</wp:posOffset>
                </wp:positionH>
                <wp:positionV relativeFrom="paragraph">
                  <wp:posOffset>157744</wp:posOffset>
                </wp:positionV>
                <wp:extent cx="361315" cy="335915"/>
                <wp:effectExtent l="0" t="0" r="635" b="69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b</w:t>
                            </w:r>
                            <w:r w:rsidRPr="00667B67">
                              <w:rPr>
                                <w:rFonts w:ascii="Times New Roman" w:hAnsi="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406.25pt;margin-top:12.4pt;width:28.45pt;height:26.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b</w:t>
                      </w:r>
                      <w:r w:rsidRPr="00667B67">
                        <w:rPr>
                          <w:rFonts w:ascii="Times New Roman" w:hAnsi="Times New Roman"/>
                          <w:b/>
                        </w:rPr>
                        <w:t>)</w:t>
                      </w:r>
                    </w:p>
                  </w:txbxContent>
                </v:textbox>
              </v:shape>
            </w:pict>
          </mc:Fallback>
        </mc:AlternateContent>
      </w:r>
      <w:r w:rsidRPr="00BB1446">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4916427E" wp14:editId="7601A6C6">
                <wp:simplePos x="0" y="0"/>
                <wp:positionH relativeFrom="column">
                  <wp:posOffset>2355850</wp:posOffset>
                </wp:positionH>
                <wp:positionV relativeFrom="paragraph">
                  <wp:posOffset>184354</wp:posOffset>
                </wp:positionV>
                <wp:extent cx="361315" cy="335915"/>
                <wp:effectExtent l="0" t="0" r="635" b="698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85.5pt;margin-top:14.5pt;width:28.45pt;height:26.4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a)</w:t>
                      </w:r>
                    </w:p>
                  </w:txbxContent>
                </v:textbox>
              </v:shape>
            </w:pict>
          </mc:Fallback>
        </mc:AlternateContent>
      </w:r>
      <w:r w:rsidRPr="00BB1446">
        <w:rPr>
          <w:rFonts w:ascii="Times New Roman" w:hAnsi="Times New Roman"/>
          <w:noProof/>
          <w:sz w:val="20"/>
          <w:szCs w:val="20"/>
          <w:lang w:bidi="ar-SA"/>
        </w:rPr>
        <w:drawing>
          <wp:inline distT="0" distB="0" distL="0" distR="0" wp14:anchorId="3867F350" wp14:editId="06EE27CC">
            <wp:extent cx="5846445" cy="2840990"/>
            <wp:effectExtent l="19050" t="19050" r="20955"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46445" cy="2840990"/>
                    </a:xfrm>
                    <a:prstGeom prst="rect">
                      <a:avLst/>
                    </a:prstGeom>
                    <a:noFill/>
                    <a:ln>
                      <a:solidFill>
                        <a:schemeClr val="tx1"/>
                      </a:solidFill>
                    </a:ln>
                  </pic:spPr>
                </pic:pic>
              </a:graphicData>
            </a:graphic>
          </wp:inline>
        </w:drawing>
      </w:r>
    </w:p>
    <w:p w:rsidR="00C37708" w:rsidRPr="00BB1446" w:rsidRDefault="00C37708" w:rsidP="00C37708">
      <w:pPr>
        <w:spacing w:after="0" w:line="240" w:lineRule="auto"/>
        <w:jc w:val="both"/>
        <w:outlineLvl w:val="0"/>
        <w:rPr>
          <w:rFonts w:ascii="Times New Roman" w:hAnsi="Times New Roman"/>
          <w:sz w:val="20"/>
          <w:szCs w:val="20"/>
        </w:rPr>
      </w:pPr>
    </w:p>
    <w:p w:rsidR="00C37708" w:rsidRPr="00BB1446" w:rsidRDefault="00C37708" w:rsidP="00C37708">
      <w:pPr>
        <w:spacing w:after="0" w:line="240" w:lineRule="auto"/>
        <w:ind w:left="851" w:hanging="851"/>
        <w:jc w:val="both"/>
        <w:outlineLvl w:val="0"/>
        <w:rPr>
          <w:rFonts w:ascii="Times New Roman" w:hAnsi="Times New Roman"/>
          <w:sz w:val="20"/>
          <w:szCs w:val="20"/>
        </w:rPr>
      </w:pPr>
      <w:r w:rsidRPr="00BB1446">
        <w:rPr>
          <w:rFonts w:ascii="Times New Roman" w:hAnsi="Times New Roman"/>
          <w:sz w:val="20"/>
          <w:szCs w:val="20"/>
        </w:rPr>
        <w:t xml:space="preserve">Figure 4. </w:t>
      </w:r>
      <w:r w:rsidR="00585AE6">
        <w:rPr>
          <w:rFonts w:ascii="Times New Roman" w:hAnsi="Times New Roman"/>
          <w:sz w:val="20"/>
          <w:szCs w:val="20"/>
        </w:rPr>
        <w:tab/>
      </w:r>
      <w:r w:rsidRPr="00BB1446">
        <w:rPr>
          <w:rFonts w:ascii="Times New Roman" w:hAnsi="Times New Roman"/>
          <w:sz w:val="20"/>
          <w:szCs w:val="20"/>
        </w:rPr>
        <w:t xml:space="preserve">(a) Cyclic voltammograms obtained at the bare GCE, GO and </w:t>
      </w:r>
      <w:r w:rsidR="00BA5BB9">
        <w:rPr>
          <w:rFonts w:ascii="Times New Roman" w:hAnsi="Times New Roman"/>
          <w:sz w:val="20"/>
          <w:szCs w:val="20"/>
        </w:rPr>
        <w:t>ZnO/rGO/GCE in 0.1</w:t>
      </w:r>
      <w:r w:rsidRPr="00BB1446">
        <w:rPr>
          <w:rFonts w:ascii="Times New Roman" w:hAnsi="Times New Roman"/>
          <w:sz w:val="20"/>
          <w:szCs w:val="20"/>
        </w:rPr>
        <w:t xml:space="preserve"> M of KCl and 0.05 M of K</w:t>
      </w:r>
      <w:r w:rsidRPr="00BB1446">
        <w:rPr>
          <w:rFonts w:ascii="Cambria Math" w:hAnsi="Cambria Math" w:cs="Cambria Math"/>
          <w:sz w:val="20"/>
          <w:szCs w:val="20"/>
        </w:rPr>
        <w:t>₄</w:t>
      </w:r>
      <w:r w:rsidRPr="00BB1446">
        <w:rPr>
          <w:rFonts w:ascii="Times New Roman" w:hAnsi="Times New Roman"/>
          <w:sz w:val="20"/>
          <w:szCs w:val="20"/>
        </w:rPr>
        <w:t>[Fe(CN)</w:t>
      </w:r>
      <w:r w:rsidRPr="00BB1446">
        <w:rPr>
          <w:rFonts w:ascii="Cambria Math" w:hAnsi="Cambria Math" w:cs="Cambria Math"/>
          <w:sz w:val="20"/>
          <w:szCs w:val="20"/>
        </w:rPr>
        <w:t>₆</w:t>
      </w:r>
      <w:r w:rsidRPr="00BB1446">
        <w:rPr>
          <w:rFonts w:ascii="Times New Roman" w:hAnsi="Times New Roman"/>
          <w:sz w:val="20"/>
          <w:szCs w:val="20"/>
        </w:rPr>
        <w:t>] at a scan rate of 250 mVs</w:t>
      </w:r>
      <w:r w:rsidRPr="00BB1446">
        <w:rPr>
          <w:rFonts w:ascii="Times New Roman" w:hAnsi="Times New Roman"/>
          <w:sz w:val="20"/>
          <w:szCs w:val="20"/>
          <w:vertAlign w:val="superscript"/>
        </w:rPr>
        <w:t xml:space="preserve">-1 </w:t>
      </w:r>
      <w:r w:rsidRPr="00BB1446">
        <w:rPr>
          <w:rFonts w:ascii="Times New Roman" w:hAnsi="Times New Roman"/>
          <w:sz w:val="20"/>
          <w:szCs w:val="20"/>
        </w:rPr>
        <w:t>and (b) Cyclic voltammograms of ZnO/rGO/GCE at different scan rate. (Inset: The plot of square root of scan rate vs. current)</w:t>
      </w:r>
    </w:p>
    <w:p w:rsidR="00585AE6" w:rsidRDefault="00585AE6" w:rsidP="00585AE6">
      <w:pPr>
        <w:spacing w:after="120" w:line="240" w:lineRule="auto"/>
        <w:jc w:val="both"/>
        <w:outlineLvl w:val="0"/>
        <w:rPr>
          <w:rFonts w:ascii="Times New Roman" w:hAnsi="Times New Roman"/>
          <w:sz w:val="20"/>
          <w:szCs w:val="20"/>
        </w:rPr>
      </w:pPr>
    </w:p>
    <w:p w:rsidR="00585AE6" w:rsidRPr="00BB1446" w:rsidRDefault="00585AE6" w:rsidP="00585AE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response with smaller peak potential separation on ZnO/rGO/GCE was nearly reversible as a fully reversible system is ΔE</w:t>
      </w:r>
      <w:r w:rsidRPr="00BB1446">
        <w:rPr>
          <w:rFonts w:ascii="Times New Roman" w:hAnsi="Times New Roman"/>
          <w:sz w:val="20"/>
          <w:szCs w:val="20"/>
          <w:vertAlign w:val="subscript"/>
        </w:rPr>
        <w:t>p</w:t>
      </w:r>
      <w:r w:rsidRPr="00BB1446">
        <w:rPr>
          <w:rFonts w:ascii="Times New Roman" w:hAnsi="Times New Roman"/>
          <w:sz w:val="20"/>
          <w:szCs w:val="20"/>
        </w:rPr>
        <w:t xml:space="preserve"> = 59.2 mV at all scan rate, which suggested a rapid electron transfer occurring at the interface of </w:t>
      </w:r>
      <w:r w:rsidRPr="00BB1446">
        <w:rPr>
          <w:rFonts w:ascii="Times New Roman" w:hAnsi="Times New Roman"/>
          <w:sz w:val="20"/>
          <w:szCs w:val="20"/>
        </w:rPr>
        <w:lastRenderedPageBreak/>
        <w:t>ZnO/rGO/GCE. Besides, the redox peak currents increased obviously after the ZnO/rGO solution was drop-casted on the surface of bare GCE surface, which can be attributed to the synergistic effect of rGO and ZnO, promoting the electron transfer between the redox probe and the electrode surface.</w:t>
      </w:r>
    </w:p>
    <w:p w:rsidR="00585AE6" w:rsidRDefault="00585AE6" w:rsidP="00C37708">
      <w:pPr>
        <w:spacing w:after="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improved electrochemical behavior can be attributed to the excellent electrical conductivity of the ZnO/rGO present on the electrode surface. The carbon atoms in GO is decorated by oxygen-containing groups, which can expand the interlayer distance of graphene layer but also make the atomic-thick layers became hydrophilic. These properties will result the low electrochemical properties of synthesized GO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2/adma.201200480", "ISBN" : "0935-9648", "ISSN" : "09359648", "PMID" : "22489026", "abstract" : "A large quantity of highly conductive graphene was prepared by a novel CVD method with nickel powder as a template and PMMA as carbon source. With Pt as a model, PtNP-modified graphene showed much better electrocatalytic ability for O(2) and methanol than PtNP-reduced graphene oxide (RGO) and commercial Pt/C, showing that this graphene is a better catalyst carrier than RGO and commercial carbon.", "author" : [ { "dropping-particle" : "", "family" : "Shan", "given" : "Changsheng", "non-dropping-particle" : "", "parse-names" : false, "suffix" : "" }, { "dropping-particle" : "", "family" : "Tang", "given" : "Hao", "non-dropping-particle" : "", "parse-names" : false, "suffix" : "" }, { "dropping-particle" : "", "family" : "Wong", "given" : "Tailun", "non-dropping-particle" : "", "parse-names" : false, "suffix" : "" }, { "dropping-particle" : "", "family" : "He", "given" : "Lifang", "non-dropping-particle" : "", "parse-names" : false, "suffix" : "" }, { "dropping-particle" : "", "family" : "Lee", "given" : "Shuit Tong", "non-dropping-particle" : "", "parse-names" : false, "suffix" : "" } ], "container-title" : "Advanced Materials", "id" : "ITEM-1", "issue" : "18", "issued" : { "date-parts" : [ [ "2012" ] ] }, "page" : "2491-2495", "title" : "Facile synthesis of a large quantity of graphene by chemical vapor deposition: An advanced catalyst carrier", "type" : "article-journal", "volume" : "24" }, "uris" : [ "http://www.mendeley.com/documents/?uuid=4b07e525-9e96-4ba4-afb1-5d2e0dee4a69" ] } ], "mendeley" : { "formattedCitation" : "[12]", "plainTextFormattedCitation" : "[12]", "previouslyFormattedCitation" : "[12]"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2]</w:t>
      </w:r>
      <w:r w:rsidRPr="00BB1446">
        <w:rPr>
          <w:rFonts w:ascii="Times New Roman" w:hAnsi="Times New Roman"/>
          <w:sz w:val="20"/>
          <w:szCs w:val="20"/>
        </w:rPr>
        <w:fldChar w:fldCharType="end"/>
      </w:r>
      <w:r w:rsidRPr="00BB1446">
        <w:rPr>
          <w:rFonts w:ascii="Times New Roman" w:hAnsi="Times New Roman"/>
          <w:sz w:val="20"/>
          <w:szCs w:val="20"/>
        </w:rPr>
        <w:t>. Thus, the chemical reduction of GO should be carry out to reduce the oxygen-containing group which a</w:t>
      </w:r>
      <w:r w:rsidR="00BA5BB9">
        <w:rPr>
          <w:rFonts w:ascii="Times New Roman" w:hAnsi="Times New Roman"/>
          <w:sz w:val="20"/>
          <w:szCs w:val="20"/>
        </w:rPr>
        <w:t>nchor on the surface of GO. Zn/r</w:t>
      </w:r>
      <w:r w:rsidRPr="00BB1446">
        <w:rPr>
          <w:rFonts w:ascii="Times New Roman" w:hAnsi="Times New Roman"/>
          <w:sz w:val="20"/>
          <w:szCs w:val="20"/>
        </w:rPr>
        <w:t xml:space="preserve">GO composite was produced after the GO was treated with </w:t>
      </w:r>
      <w:bookmarkStart w:id="1" w:name="_Hlk481960844"/>
      <w:r w:rsidRPr="00BB1446">
        <w:rPr>
          <w:rFonts w:ascii="Times New Roman" w:hAnsi="Times New Roman"/>
          <w:sz w:val="20"/>
          <w:szCs w:val="20"/>
        </w:rPr>
        <w:t>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 xml:space="preserve">2 </w:t>
      </w:r>
      <w:bookmarkEnd w:id="1"/>
      <w:r w:rsidRPr="00BB1446">
        <w:rPr>
          <w:rFonts w:ascii="Times New Roman" w:hAnsi="Times New Roman"/>
          <w:sz w:val="20"/>
          <w:szCs w:val="20"/>
        </w:rPr>
        <w:t>as reduce precursors. The conductivity of monolayer graphene mainly relies on carrier transport within the carbon plane. Thus, various functional groups anchored to the plane are the main factor that influencing its conductivity.</w:t>
      </w:r>
    </w:p>
    <w:p w:rsidR="00585AE6" w:rsidRPr="00BB1446" w:rsidRDefault="00585AE6" w:rsidP="00C37708">
      <w:pPr>
        <w:spacing w:after="0" w:line="240" w:lineRule="auto"/>
        <w:jc w:val="both"/>
        <w:outlineLvl w:val="0"/>
        <w:rPr>
          <w:rFonts w:ascii="Times New Roman" w:hAnsi="Times New Roman"/>
          <w:b/>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graphene with superior electrical conductivity and unique electron transport property could accelerate the electron transfer rate at the electrode/electrolyte interface. This shows that the electrical conductivity of ZnO is greatly enhanced the bare electrode. KCl and K</w:t>
      </w:r>
      <w:r w:rsidRPr="00BB1446">
        <w:rPr>
          <w:rFonts w:ascii="Times New Roman" w:hAnsi="Times New Roman"/>
          <w:sz w:val="20"/>
          <w:szCs w:val="20"/>
          <w:vertAlign w:val="subscript"/>
        </w:rPr>
        <w:t>4</w:t>
      </w:r>
      <w:r w:rsidRPr="00BB1446">
        <w:rPr>
          <w:rFonts w:ascii="Times New Roman" w:hAnsi="Times New Roman"/>
          <w:sz w:val="20"/>
          <w:szCs w:val="20"/>
        </w:rPr>
        <w:t>[Fe(CN)</w:t>
      </w:r>
      <w:r w:rsidRPr="00BB1446">
        <w:rPr>
          <w:rFonts w:ascii="Times New Roman" w:hAnsi="Times New Roman"/>
          <w:sz w:val="20"/>
          <w:szCs w:val="20"/>
          <w:vertAlign w:val="subscript"/>
        </w:rPr>
        <w:t>6</w:t>
      </w:r>
      <w:r w:rsidRPr="00BB1446">
        <w:rPr>
          <w:rFonts w:ascii="Times New Roman" w:hAnsi="Times New Roman"/>
          <w:sz w:val="20"/>
          <w:szCs w:val="20"/>
        </w:rPr>
        <w:t>] was used as the electrolyte to determine the electrochemical behavior for both electrode due to KCl is the inert supporting electrolyte which ensure that the ionic strength of the solution is high and hence that the electric field is homogeneous and near-zero and is not perturbed by the oxidation or reduction of the analyte concerned. While K</w:t>
      </w:r>
      <w:r w:rsidRPr="00BB1446">
        <w:rPr>
          <w:rFonts w:ascii="Times New Roman" w:hAnsi="Times New Roman"/>
          <w:sz w:val="20"/>
          <w:szCs w:val="20"/>
          <w:vertAlign w:val="subscript"/>
        </w:rPr>
        <w:t>4</w:t>
      </w:r>
      <w:r w:rsidRPr="00BB1446">
        <w:rPr>
          <w:rFonts w:ascii="Times New Roman" w:hAnsi="Times New Roman"/>
          <w:sz w:val="20"/>
          <w:szCs w:val="20"/>
        </w:rPr>
        <w:t>[Fe(CN)</w:t>
      </w:r>
      <w:r w:rsidRPr="00BB1446">
        <w:rPr>
          <w:rFonts w:ascii="Times New Roman" w:hAnsi="Times New Roman"/>
          <w:sz w:val="20"/>
          <w:szCs w:val="20"/>
          <w:vertAlign w:val="subscript"/>
        </w:rPr>
        <w:t>6</w:t>
      </w:r>
      <w:r w:rsidRPr="00BB1446">
        <w:rPr>
          <w:rFonts w:ascii="Times New Roman" w:hAnsi="Times New Roman"/>
          <w:sz w:val="20"/>
          <w:szCs w:val="20"/>
        </w:rPr>
        <w:t xml:space="preserve">] act as the redox species that present the reduction peak in cyclic voltammogram. </w:t>
      </w:r>
    </w:p>
    <w:p w:rsidR="00585AE6" w:rsidRPr="00BB1446" w:rsidRDefault="00585AE6" w:rsidP="00C37708">
      <w:pPr>
        <w:spacing w:after="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lang w:val="en-SG"/>
        </w:rPr>
      </w:pPr>
      <w:r w:rsidRPr="00BB1446">
        <w:rPr>
          <w:rFonts w:ascii="Times New Roman" w:hAnsi="Times New Roman"/>
          <w:sz w:val="20"/>
          <w:szCs w:val="20"/>
          <w:lang w:val="en-SG"/>
        </w:rPr>
        <w:t xml:space="preserve">To investigate the reaction kinetics, the influence of scan rates on the electrocatalytic response of ZnO/rGO/GCE in </w:t>
      </w:r>
      <w:r w:rsidRPr="00BB1446">
        <w:rPr>
          <w:rFonts w:ascii="Times New Roman" w:hAnsi="Times New Roman"/>
          <w:sz w:val="20"/>
          <w:szCs w:val="20"/>
        </w:rPr>
        <w:t>K</w:t>
      </w:r>
      <w:r w:rsidRPr="00BB1446">
        <w:rPr>
          <w:rFonts w:ascii="Times New Roman" w:hAnsi="Times New Roman"/>
          <w:sz w:val="20"/>
          <w:szCs w:val="20"/>
          <w:vertAlign w:val="subscript"/>
        </w:rPr>
        <w:t>4</w:t>
      </w:r>
      <w:r w:rsidRPr="00BB1446">
        <w:rPr>
          <w:rFonts w:ascii="Times New Roman" w:hAnsi="Times New Roman"/>
          <w:sz w:val="20"/>
          <w:szCs w:val="20"/>
        </w:rPr>
        <w:t>[Fe(CN)</w:t>
      </w:r>
      <w:r w:rsidRPr="00BB1446">
        <w:rPr>
          <w:rFonts w:ascii="Times New Roman" w:hAnsi="Times New Roman"/>
          <w:sz w:val="20"/>
          <w:szCs w:val="20"/>
          <w:vertAlign w:val="subscript"/>
        </w:rPr>
        <w:t>6</w:t>
      </w:r>
      <w:r w:rsidRPr="00BB1446">
        <w:rPr>
          <w:rFonts w:ascii="Times New Roman" w:hAnsi="Times New Roman"/>
          <w:sz w:val="20"/>
          <w:szCs w:val="20"/>
        </w:rPr>
        <w:t xml:space="preserve">] </w:t>
      </w:r>
      <w:r w:rsidRPr="00BB1446">
        <w:rPr>
          <w:rFonts w:ascii="Times New Roman" w:hAnsi="Times New Roman"/>
          <w:sz w:val="20"/>
          <w:szCs w:val="20"/>
          <w:lang w:val="en-SG"/>
        </w:rPr>
        <w:t xml:space="preserve">was examined and the results are shown in Figure 4b. The scan cycles and potential range were standardized at value of 0.10 mM, 6 scan cycles, and -0.2 V to 0.8 V respectively. It can be clearly observed that the oxidation peak currents are increased linearly while the oxidation peak potential is shifted positively as the scan rate increasing from </w:t>
      </w:r>
      <w:bookmarkStart w:id="2" w:name="_Hlk481979583"/>
      <w:r w:rsidRPr="00BB1446">
        <w:rPr>
          <w:rFonts w:ascii="Times New Roman" w:hAnsi="Times New Roman"/>
          <w:sz w:val="20"/>
          <w:szCs w:val="20"/>
          <w:lang w:val="en-SG"/>
        </w:rPr>
        <w:t>50 mVs</w:t>
      </w:r>
      <w:r w:rsidRPr="00BB1446">
        <w:rPr>
          <w:rFonts w:ascii="Times New Roman" w:hAnsi="Times New Roman"/>
          <w:sz w:val="20"/>
          <w:szCs w:val="20"/>
          <w:vertAlign w:val="superscript"/>
          <w:lang w:val="en-SG"/>
        </w:rPr>
        <w:t>-1</w:t>
      </w:r>
      <w:r w:rsidRPr="00BB1446">
        <w:rPr>
          <w:rFonts w:ascii="Times New Roman" w:hAnsi="Times New Roman"/>
          <w:sz w:val="20"/>
          <w:szCs w:val="20"/>
          <w:lang w:val="en-SG"/>
        </w:rPr>
        <w:t xml:space="preserve"> to 250 mVs</w:t>
      </w:r>
      <w:r w:rsidRPr="00BB1446">
        <w:rPr>
          <w:rFonts w:ascii="Times New Roman" w:hAnsi="Times New Roman"/>
          <w:sz w:val="20"/>
          <w:szCs w:val="20"/>
          <w:vertAlign w:val="superscript"/>
          <w:lang w:val="en-SG"/>
        </w:rPr>
        <w:t>-1</w:t>
      </w:r>
      <w:bookmarkEnd w:id="2"/>
      <w:r w:rsidRPr="00BB1446">
        <w:rPr>
          <w:rFonts w:ascii="Times New Roman" w:hAnsi="Times New Roman"/>
          <w:sz w:val="20"/>
          <w:szCs w:val="20"/>
          <w:lang w:val="en-SG"/>
        </w:rPr>
        <w:t>, accompanied with an enlargement of the peak separation. Moreover, the increased of cathodic and anodic peak currents as the scan rate increased from 50 mVs</w:t>
      </w:r>
      <w:r w:rsidRPr="00BB1446">
        <w:rPr>
          <w:rFonts w:ascii="Times New Roman" w:hAnsi="Times New Roman"/>
          <w:sz w:val="20"/>
          <w:szCs w:val="20"/>
          <w:vertAlign w:val="superscript"/>
          <w:lang w:val="en-SG"/>
        </w:rPr>
        <w:t>-1</w:t>
      </w:r>
      <w:r w:rsidRPr="00BB1446">
        <w:rPr>
          <w:rFonts w:ascii="Times New Roman" w:hAnsi="Times New Roman"/>
          <w:sz w:val="20"/>
          <w:szCs w:val="20"/>
          <w:lang w:val="en-SG"/>
        </w:rPr>
        <w:t xml:space="preserve"> to 250 mVs</w:t>
      </w:r>
      <w:r w:rsidRPr="00BB1446">
        <w:rPr>
          <w:rFonts w:ascii="Times New Roman" w:hAnsi="Times New Roman"/>
          <w:sz w:val="20"/>
          <w:szCs w:val="20"/>
          <w:vertAlign w:val="superscript"/>
          <w:lang w:val="en-SG"/>
        </w:rPr>
        <w:t xml:space="preserve">-1 </w:t>
      </w:r>
      <w:r w:rsidRPr="00BB1446">
        <w:rPr>
          <w:rFonts w:ascii="Times New Roman" w:hAnsi="Times New Roman"/>
          <w:sz w:val="20"/>
          <w:szCs w:val="20"/>
          <w:lang w:val="en-SG"/>
        </w:rPr>
        <w:t xml:space="preserve">attributed that the electro-redox of ferrocyanide ion on ZnO/rGO/GCE is a typical diffusion controlled process </w:t>
      </w:r>
      <w:r w:rsidRPr="00BB1446">
        <w:rPr>
          <w:rFonts w:ascii="Times New Roman" w:hAnsi="Times New Roman"/>
          <w:sz w:val="20"/>
          <w:szCs w:val="20"/>
          <w:lang w:val="en-SG"/>
        </w:rPr>
        <w:fldChar w:fldCharType="begin" w:fldLock="1"/>
      </w:r>
      <w:r w:rsidRPr="00BB1446">
        <w:rPr>
          <w:rFonts w:ascii="Times New Roman" w:hAnsi="Times New Roman"/>
          <w:sz w:val="20"/>
          <w:szCs w:val="20"/>
          <w:lang w:val="en-SG"/>
        </w:rPr>
        <w:instrText>ADDIN CSL_CITATION { "citationItems" : [ { "id" : "ITEM-1", "itemData" : { "ISBN" : "1452-3981", "ISSN" : "14523981", "abstract" : "The synthesis of Ba0.5Sr0.5Co0.8Fe0.2O3-delta (BSCF) using citrate-EDTA complexing method was carried out at pH 5, 7 and 9. Their suitability as cathode materials for intermediate temperature solid oxide fuel cells (SOFC) was investigated. The BSCF solutions was heated to 100 degrees C yielding a metal-citrate-nitrate gel complex precursor which was later calcined at 1000 degrees C for a period of 4 hours to produce the BSCF powder. The X-ray diffraction pattern of the calcined powder showed that it had undergone a complete phase formation. It was found that the pH value was crucial for the chelation process as well as for the purity of the phase obtained. The BSCF with a compact particle arrangement was obtained at pH 9. The nitrogen adsorption studies indicated that the BSCF powders had a mixture of microporous and mesoporous particles. Analysis by thermogravimetry revealed that the weight loss resulted from the oxygen-releasing capacity of the BSCF structure. The largest surface area was observed for BSCF powders prepared at pH 9. The BSCF at pH 9 prepared at various solution volumes was deposited on a glassy carbon electrode and characterized electrochemically. Cyclic voltammograms showed that the amount of BSCF deposited influenced the electron transfer, mass transport and capacitance behavior. Electrochemical impedance spectroscopy indicated that the electrode process was favorable.", "author" : [ { "dropping-particle" : "", "family" : "Yusoff", "given" : "Farhanini", "non-dropping-particle" : "", "parse-names" : false, "suffix" : "" }, { "dropping-particle" : "", "family" : "Aziz", "given" : "Azizan", "non-dropping-particle" : "", "parse-names" : false, "suffix" : "" }, { "dropping-particle" : "", "family" : "Mohamed", "given" : "Norita", "non-dropping-particle" : "", "parse-names" : false, "suffix" : "" }, { "dropping-particle" : "", "family" : "Ab Ghani", "given" : "Sulaiman", "non-dropping-particle" : "", "parse-names" : false, "suffix" : "" } ], "container-title" : "International Journal of Electrochemical Science", "id" : "ITEM-1", "issue" : "8", "issued" : { "date-parts" : [ [ "2013" ] ] }, "page" : "10672-10687", "title" : "Synthesis and characterizations of BSCF at different ph as future cathode materials for fuel cell", "type" : "article-journal", "volume" : "8" }, "uris" : [ "http://www.mendeley.com/documents/?uuid=feb07e79-6491-4a33-bbd4-05164229d78e" ] } ], "mendeley" : { "formattedCitation" : "[22]", "plainTextFormattedCitation" : "[22]", "previouslyFormattedCitation" : "[22]" }, "properties" : { "noteIndex" : 0 }, "schema" : "https://github.com/citation-style-language/schema/raw/master/csl-citation.json" }</w:instrText>
      </w:r>
      <w:r w:rsidRPr="00BB1446">
        <w:rPr>
          <w:rFonts w:ascii="Times New Roman" w:hAnsi="Times New Roman"/>
          <w:sz w:val="20"/>
          <w:szCs w:val="20"/>
          <w:lang w:val="en-SG"/>
        </w:rPr>
        <w:fldChar w:fldCharType="separate"/>
      </w:r>
      <w:r w:rsidRPr="00BB1446">
        <w:rPr>
          <w:rFonts w:ascii="Times New Roman" w:hAnsi="Times New Roman"/>
          <w:sz w:val="20"/>
          <w:szCs w:val="20"/>
          <w:lang w:val="en-SG"/>
        </w:rPr>
        <w:t>[22]</w:t>
      </w:r>
      <w:r w:rsidRPr="00BB1446">
        <w:rPr>
          <w:rFonts w:ascii="Times New Roman" w:hAnsi="Times New Roman"/>
          <w:sz w:val="20"/>
          <w:szCs w:val="20"/>
        </w:rPr>
        <w:fldChar w:fldCharType="end"/>
      </w:r>
      <w:r w:rsidRPr="00BB1446">
        <w:rPr>
          <w:rFonts w:ascii="Times New Roman" w:hAnsi="Times New Roman"/>
          <w:sz w:val="20"/>
          <w:szCs w:val="20"/>
          <w:lang w:val="en-SG"/>
        </w:rPr>
        <w:t>. In addition, at higher scan rates, the anode (E</w:t>
      </w:r>
      <w:r w:rsidRPr="00BB1446">
        <w:rPr>
          <w:rFonts w:ascii="Times New Roman" w:hAnsi="Times New Roman"/>
          <w:sz w:val="20"/>
          <w:szCs w:val="20"/>
          <w:vertAlign w:val="subscript"/>
          <w:lang w:val="en-SG"/>
        </w:rPr>
        <w:t>pa</w:t>
      </w:r>
      <w:r w:rsidRPr="00BB1446">
        <w:rPr>
          <w:rFonts w:ascii="Times New Roman" w:hAnsi="Times New Roman"/>
          <w:sz w:val="20"/>
          <w:szCs w:val="20"/>
          <w:lang w:val="en-SG"/>
        </w:rPr>
        <w:t>) and cathode (E</w:t>
      </w:r>
      <w:r w:rsidRPr="00BB1446">
        <w:rPr>
          <w:rFonts w:ascii="Times New Roman" w:hAnsi="Times New Roman"/>
          <w:sz w:val="20"/>
          <w:szCs w:val="20"/>
          <w:vertAlign w:val="subscript"/>
          <w:lang w:val="en-SG"/>
        </w:rPr>
        <w:t>pc</w:t>
      </w:r>
      <w:r w:rsidRPr="00BB1446">
        <w:rPr>
          <w:rFonts w:ascii="Times New Roman" w:hAnsi="Times New Roman"/>
          <w:sz w:val="20"/>
          <w:szCs w:val="20"/>
          <w:lang w:val="en-SG"/>
        </w:rPr>
        <w:t xml:space="preserve">) peak potential have a linear relationship with the square root of scan rate (Figure 4b: Inset). </w:t>
      </w:r>
      <w:bookmarkStart w:id="3" w:name="_Hlk482053588"/>
      <w:r w:rsidRPr="00BB1446">
        <w:rPr>
          <w:rFonts w:ascii="Times New Roman" w:hAnsi="Times New Roman"/>
          <w:sz w:val="20"/>
          <w:szCs w:val="20"/>
          <w:lang w:val="en-SG"/>
        </w:rPr>
        <w:t>This is due to no stirring process was performed during CV test. Thus, the thickness of diffusion layer is increased as the time passes through and the concentration of ferrocyanide at the electrode surface had further diffused from the bulk solution.</w:t>
      </w:r>
      <w:bookmarkEnd w:id="3"/>
      <w:r w:rsidRPr="00BB1446">
        <w:rPr>
          <w:rFonts w:ascii="Times New Roman" w:hAnsi="Times New Roman"/>
          <w:sz w:val="20"/>
          <w:szCs w:val="20"/>
          <w:lang w:val="en-SG"/>
        </w:rPr>
        <w:t xml:space="preserve"> The faster the scan rate, the shorter the diffusion layer; hence greater the electron transfer </w:t>
      </w:r>
      <w:r w:rsidRPr="00BB1446">
        <w:rPr>
          <w:rFonts w:ascii="Times New Roman" w:hAnsi="Times New Roman"/>
          <w:sz w:val="20"/>
          <w:szCs w:val="20"/>
          <w:lang w:val="en-SG"/>
        </w:rPr>
        <w:fldChar w:fldCharType="begin" w:fldLock="1"/>
      </w:r>
      <w:r w:rsidRPr="00BB1446">
        <w:rPr>
          <w:rFonts w:ascii="Times New Roman" w:hAnsi="Times New Roman"/>
          <w:sz w:val="20"/>
          <w:szCs w:val="20"/>
          <w:lang w:val="en-SG"/>
        </w:rPr>
        <w:instrText>ADDIN CSL_CITATION { "citationItems" : [ { "id" : "ITEM-1", "itemData" : { "DOI" : "10.1016/j.electacta.2015.07.124", "ISSN" : "00134686", "abstract" : "Abstract A new cyclodextrin-modified pyrrole monomer (Py-CD) was synthesized and used both as an aqueous surfactant for the stabilization of aqueous reduced graphene oxide (RGO) dispersion and as an electropolymerizable unit to generate a RGO-polypyrrole composite electrode. This nanocomposite was used in combination with amphiphilic pyrrole derivative for the entrapment of tyrosinase, an enzyme catalyzing the oxidation of phenols and diphenols. Compared to glassy carbon electrodes, these nanostructured electrodes exhibit enhanced electroactive surface area and electrochemical properties and achieve higher performances towards catechol and dopamine biosensing.", "author" : [ { "dropping-particle" : "", "family" : "Fritea", "given" : "Lumini\u0163a", "non-dropping-particle" : "", "parse-names" : false, "suffix" : "" }, { "dropping-particle" : "", "family" : "Goff", "given" : "Alan", "non-dropping-particle" : "Le", "parse-names" : false, "suffix" : "" }, { "dropping-particle" : "", "family" : "Putaux", "given" : "Jean Luc", "non-dropping-particle" : "", "parse-names" : false, "suffix" : "" }, { "dropping-particle" : "", "family" : "Tertis", "given" : "Mihaela", "non-dropping-particle" : "", "parse-names" : false, "suffix" : "" }, { "dropping-particle" : "", "family" : "Cristea", "given" : "Cecilia", "non-dropping-particle" : "", "parse-names" : false, "suffix" : "" }, { "dropping-particle" : "", "family" : "S\u0259ndulescu", "given" : "Robert", "non-dropping-particle" : "", "parse-names" : false, "suffix" : "" }, { "dropping-particle" : "", "family" : "Cosnier", "given" : "Serge", "non-dropping-particle" : "", "parse-names" : false, "suffix" : "" } ], "container-title" : "Electrochimica Acta", "id" : "ITEM-1", "issued" : { "date-parts" : [ [ "2015" ] ] }, "page" : "108-112", "title" : "Design of a reduced-graphene-oxide composite electrode from an electropolymerizable graphene aqueous dispersion using a cyclodextrin-pyrrole monomer. Application to dopamine biosensing", "type" : "article-journal", "volume" : "178" }, "uris" : [ "http://www.mendeley.com/documents/?uuid=bc3ecd42-5e50-4c32-ac86-6b43bbed423a" ] } ], "mendeley" : { "formattedCitation" : "[23]", "plainTextFormattedCitation" : "[23]", "previouslyFormattedCitation" : "[23]" }, "properties" : { "noteIndex" : 0 }, "schema" : "https://github.com/citation-style-language/schema/raw/master/csl-citation.json" }</w:instrText>
      </w:r>
      <w:r w:rsidRPr="00BB1446">
        <w:rPr>
          <w:rFonts w:ascii="Times New Roman" w:hAnsi="Times New Roman"/>
          <w:sz w:val="20"/>
          <w:szCs w:val="20"/>
          <w:lang w:val="en-SG"/>
        </w:rPr>
        <w:fldChar w:fldCharType="separate"/>
      </w:r>
      <w:r w:rsidRPr="00BB1446">
        <w:rPr>
          <w:rFonts w:ascii="Times New Roman" w:hAnsi="Times New Roman"/>
          <w:sz w:val="20"/>
          <w:szCs w:val="20"/>
          <w:lang w:val="en-SG"/>
        </w:rPr>
        <w:t>[23]</w:t>
      </w:r>
      <w:r w:rsidRPr="00BB1446">
        <w:rPr>
          <w:rFonts w:ascii="Times New Roman" w:hAnsi="Times New Roman"/>
          <w:sz w:val="20"/>
          <w:szCs w:val="20"/>
        </w:rPr>
        <w:fldChar w:fldCharType="end"/>
      </w:r>
      <w:r w:rsidRPr="00BB1446">
        <w:rPr>
          <w:rFonts w:ascii="Times New Roman" w:hAnsi="Times New Roman"/>
          <w:sz w:val="20"/>
          <w:szCs w:val="20"/>
          <w:lang w:val="en-SG"/>
        </w:rPr>
        <w:t>. Besides, the flux to the electrode is smaller at lower scan rate compare with the higher scan rate and the current is directly proportional to flux toward the electrode. Thus, scan rate 50 mVs</w:t>
      </w:r>
      <w:r w:rsidRPr="00BB1446">
        <w:rPr>
          <w:rFonts w:ascii="Times New Roman" w:hAnsi="Times New Roman"/>
          <w:sz w:val="20"/>
          <w:szCs w:val="20"/>
          <w:vertAlign w:val="superscript"/>
          <w:lang w:val="en-SG"/>
        </w:rPr>
        <w:t xml:space="preserve">-1 </w:t>
      </w:r>
      <w:r w:rsidRPr="00BB1446">
        <w:rPr>
          <w:rFonts w:ascii="Times New Roman" w:hAnsi="Times New Roman"/>
          <w:sz w:val="20"/>
          <w:szCs w:val="20"/>
          <w:lang w:val="en-SG"/>
        </w:rPr>
        <w:t>is selected as the optimize scan rate for further electrochemical study of DA at ZnO/rGO/GCE.</w:t>
      </w:r>
    </w:p>
    <w:p w:rsidR="00585AE6" w:rsidRPr="00BB1446" w:rsidRDefault="00585AE6" w:rsidP="00C37708">
      <w:pPr>
        <w:spacing w:after="0" w:line="240" w:lineRule="auto"/>
        <w:jc w:val="both"/>
        <w:outlineLvl w:val="0"/>
        <w:rPr>
          <w:rFonts w:ascii="Times New Roman" w:hAnsi="Times New Roman"/>
          <w:sz w:val="20"/>
          <w:szCs w:val="20"/>
          <w:lang w:val="en-SG"/>
        </w:rPr>
      </w:pPr>
    </w:p>
    <w:p w:rsidR="00C37708" w:rsidRPr="00BB1446" w:rsidRDefault="00C37708" w:rsidP="00C37708">
      <w:pPr>
        <w:spacing w:after="0" w:line="240" w:lineRule="auto"/>
        <w:jc w:val="both"/>
        <w:outlineLvl w:val="0"/>
        <w:rPr>
          <w:rFonts w:ascii="Times New Roman" w:hAnsi="Times New Roman"/>
          <w:b/>
          <w:sz w:val="20"/>
          <w:szCs w:val="20"/>
          <w:lang w:val="en-SG"/>
        </w:rPr>
      </w:pPr>
      <w:r w:rsidRPr="00BB1446">
        <w:rPr>
          <w:rFonts w:ascii="Times New Roman" w:hAnsi="Times New Roman"/>
          <w:b/>
          <w:sz w:val="20"/>
          <w:szCs w:val="20"/>
          <w:lang w:val="en-SG"/>
        </w:rPr>
        <w:t>Electrocatalytic response of towards the oxidation of dopamine (DA)</w:t>
      </w:r>
    </w:p>
    <w:p w:rsidR="00C37708" w:rsidRPr="00BB1446" w:rsidRDefault="00C37708" w:rsidP="00C37708">
      <w:pPr>
        <w:spacing w:after="0" w:line="240" w:lineRule="auto"/>
        <w:jc w:val="both"/>
        <w:outlineLvl w:val="0"/>
        <w:rPr>
          <w:rFonts w:ascii="Times New Roman" w:hAnsi="Times New Roman"/>
          <w:bCs/>
          <w:sz w:val="20"/>
          <w:szCs w:val="20"/>
        </w:rPr>
      </w:pPr>
      <w:r w:rsidRPr="00BB1446">
        <w:rPr>
          <w:rFonts w:ascii="Times New Roman" w:hAnsi="Times New Roman"/>
          <w:bCs/>
          <w:sz w:val="20"/>
          <w:szCs w:val="20"/>
        </w:rPr>
        <w:t>Figure 5a shows the CV responses obtained for the bare GCE and ZnO/rGO/GCE</w:t>
      </w:r>
      <w:r w:rsidRPr="00BB1446">
        <w:rPr>
          <w:rFonts w:ascii="Times New Roman" w:hAnsi="Times New Roman"/>
          <w:sz w:val="20"/>
          <w:szCs w:val="20"/>
        </w:rPr>
        <w:t xml:space="preserve"> </w:t>
      </w:r>
      <w:r w:rsidRPr="00BB1446">
        <w:rPr>
          <w:rFonts w:ascii="Times New Roman" w:hAnsi="Times New Roman"/>
          <w:bCs/>
          <w:sz w:val="20"/>
          <w:szCs w:val="20"/>
        </w:rPr>
        <w:t>in the presence of 0.1 mM DA in 0.1 M PBS by scan rate of 50 mVs</w:t>
      </w:r>
      <w:r w:rsidRPr="00BB1446">
        <w:rPr>
          <w:rFonts w:ascii="Times New Roman" w:hAnsi="Times New Roman"/>
          <w:bCs/>
          <w:sz w:val="20"/>
          <w:szCs w:val="20"/>
          <w:vertAlign w:val="superscript"/>
        </w:rPr>
        <w:t>-1</w:t>
      </w:r>
      <w:r w:rsidRPr="00BB1446">
        <w:rPr>
          <w:rFonts w:ascii="Times New Roman" w:hAnsi="Times New Roman"/>
          <w:bCs/>
          <w:sz w:val="20"/>
          <w:szCs w:val="20"/>
        </w:rPr>
        <w:t xml:space="preserve"> at pH 7. At a bare GCE, a well-defined redox peak is observed 347 mV and 243 mV with the anodic current of 3.39 µA.</w:t>
      </w:r>
      <w:r w:rsidRPr="00BB1446">
        <w:rPr>
          <w:rFonts w:ascii="Times New Roman" w:hAnsi="Times New Roman"/>
          <w:sz w:val="20"/>
          <w:szCs w:val="20"/>
        </w:rPr>
        <w:t xml:space="preserve"> However, at </w:t>
      </w:r>
      <w:r w:rsidRPr="00BB1446">
        <w:rPr>
          <w:rFonts w:ascii="Times New Roman" w:hAnsi="Times New Roman"/>
          <w:bCs/>
          <w:sz w:val="20"/>
          <w:szCs w:val="20"/>
        </w:rPr>
        <w:t xml:space="preserve">ZnO/rGO/GCE </w:t>
      </w:r>
      <w:r w:rsidRPr="00BB1446">
        <w:rPr>
          <w:rFonts w:ascii="Times New Roman" w:hAnsi="Times New Roman"/>
          <w:sz w:val="20"/>
          <w:szCs w:val="20"/>
        </w:rPr>
        <w:t>the oxidation peak current is dramatically increased to 20.0 μA which can be attributed to the enhanced electrochemical performance towards the oxidation of DA. This might be contributed from the excellent electrical conductivity of the ZnO/rGO presented on the electrode surface that can act as an effective electron promoter for electrocatalytic oxidation of DA</w:t>
      </w:r>
      <w:r w:rsidRPr="00BB1446">
        <w:rPr>
          <w:rFonts w:ascii="Times New Roman" w:hAnsi="Times New Roman"/>
          <w:bCs/>
          <w:sz w:val="20"/>
          <w:szCs w:val="20"/>
        </w:rPr>
        <w:t>. As the voltage increasing from -0.2 V, DA is attracted to the surface of ZnO/rGO/GCE. This situation lead the diffusion layer become greater as voltage increase, large amount of DA molecule adsorbed over the electrode surface.</w:t>
      </w:r>
    </w:p>
    <w:p w:rsidR="00C37708" w:rsidRPr="00BB1446" w:rsidRDefault="00C37708" w:rsidP="00C37708">
      <w:pPr>
        <w:spacing w:after="0" w:line="240" w:lineRule="auto"/>
        <w:jc w:val="both"/>
        <w:outlineLvl w:val="0"/>
        <w:rPr>
          <w:rFonts w:ascii="Times New Roman" w:hAnsi="Times New Roman"/>
          <w:bCs/>
          <w:sz w:val="20"/>
          <w:szCs w:val="20"/>
        </w:rPr>
      </w:pPr>
    </w:p>
    <w:p w:rsidR="00C37708" w:rsidRPr="00BB1446" w:rsidRDefault="00585AE6" w:rsidP="00585AE6">
      <w:pPr>
        <w:spacing w:after="120" w:line="240" w:lineRule="auto"/>
        <w:jc w:val="center"/>
        <w:outlineLvl w:val="0"/>
        <w:rPr>
          <w:rFonts w:ascii="Times New Roman" w:hAnsi="Times New Roman"/>
          <w:sz w:val="20"/>
          <w:szCs w:val="20"/>
        </w:rPr>
      </w:pPr>
      <w:r w:rsidRPr="00BB1446">
        <w:rPr>
          <w:rFonts w:ascii="Times New Roman" w:hAnsi="Times New Roman"/>
          <w:noProof/>
          <w:sz w:val="20"/>
          <w:szCs w:val="20"/>
          <w:lang w:bidi="ar-SA"/>
        </w:rPr>
        <w:lastRenderedPageBreak/>
        <mc:AlternateContent>
          <mc:Choice Requires="wps">
            <w:drawing>
              <wp:anchor distT="0" distB="0" distL="114300" distR="114300" simplePos="0" relativeHeight="251664896" behindDoc="0" locked="0" layoutInCell="1" allowOverlap="1" wp14:anchorId="1E9C982B" wp14:editId="78865C58">
                <wp:simplePos x="0" y="0"/>
                <wp:positionH relativeFrom="column">
                  <wp:posOffset>3895725</wp:posOffset>
                </wp:positionH>
                <wp:positionV relativeFrom="paragraph">
                  <wp:posOffset>2806700</wp:posOffset>
                </wp:positionV>
                <wp:extent cx="400050" cy="23495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34950"/>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c</w:t>
                            </w:r>
                            <w:r w:rsidRPr="00667B67">
                              <w:rPr>
                                <w:rFonts w:ascii="Times New Roman" w:hAnsi="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06.75pt;margin-top:221pt;width:31.5pt;height:1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c</w:t>
                      </w:r>
                      <w:r w:rsidRPr="00667B67">
                        <w:rPr>
                          <w:rFonts w:ascii="Times New Roman" w:hAnsi="Times New Roman"/>
                          <w:b/>
                        </w:rPr>
                        <w:t>)</w:t>
                      </w:r>
                    </w:p>
                  </w:txbxContent>
                </v:textbox>
              </v:shape>
            </w:pict>
          </mc:Fallback>
        </mc:AlternateContent>
      </w:r>
      <w:r w:rsidRPr="00BB1446">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55919B0C" wp14:editId="4DF5F798">
                <wp:simplePos x="0" y="0"/>
                <wp:positionH relativeFrom="column">
                  <wp:posOffset>4972050</wp:posOffset>
                </wp:positionH>
                <wp:positionV relativeFrom="paragraph">
                  <wp:posOffset>133350</wp:posOffset>
                </wp:positionV>
                <wp:extent cx="438150" cy="335915"/>
                <wp:effectExtent l="0" t="0" r="0" b="698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35915"/>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b</w:t>
                            </w:r>
                            <w:r w:rsidRPr="00667B67">
                              <w:rPr>
                                <w:rFonts w:ascii="Times New Roman" w:hAnsi="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91.5pt;margin-top:10.5pt;width:34.5pt;height:26.4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b</w:t>
                      </w:r>
                      <w:r w:rsidRPr="00667B67">
                        <w:rPr>
                          <w:rFonts w:ascii="Times New Roman" w:hAnsi="Times New Roman"/>
                          <w:b/>
                        </w:rPr>
                        <w:t>)</w:t>
                      </w:r>
                    </w:p>
                  </w:txbxContent>
                </v:textbox>
              </v:shape>
            </w:pict>
          </mc:Fallback>
        </mc:AlternateContent>
      </w:r>
      <w:r w:rsidR="00C37708" w:rsidRPr="00BB1446">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028730F" wp14:editId="5AD2F56B">
                <wp:simplePos x="0" y="0"/>
                <wp:positionH relativeFrom="column">
                  <wp:posOffset>2459355</wp:posOffset>
                </wp:positionH>
                <wp:positionV relativeFrom="paragraph">
                  <wp:posOffset>194945</wp:posOffset>
                </wp:positionV>
                <wp:extent cx="361315" cy="335915"/>
                <wp:effectExtent l="0" t="0" r="635" b="698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93.65pt;margin-top:15.35pt;width:28.45pt;height:26.4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a)</w:t>
                      </w:r>
                    </w:p>
                  </w:txbxContent>
                </v:textbox>
              </v:shape>
            </w:pict>
          </mc:Fallback>
        </mc:AlternateContent>
      </w:r>
      <w:r w:rsidR="00C37708" w:rsidRPr="00BB1446">
        <w:rPr>
          <w:rFonts w:ascii="Times New Roman" w:hAnsi="Times New Roman"/>
          <w:noProof/>
          <w:sz w:val="20"/>
          <w:szCs w:val="20"/>
          <w:lang w:bidi="ar-SA"/>
        </w:rPr>
        <w:drawing>
          <wp:inline distT="0" distB="0" distL="0" distR="0" wp14:anchorId="6A1DE428" wp14:editId="17C6CE04">
            <wp:extent cx="5273675" cy="4498975"/>
            <wp:effectExtent l="19050" t="19050" r="22225" b="158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3675" cy="4498975"/>
                    </a:xfrm>
                    <a:prstGeom prst="rect">
                      <a:avLst/>
                    </a:prstGeom>
                    <a:noFill/>
                    <a:ln>
                      <a:solidFill>
                        <a:schemeClr val="tx1"/>
                      </a:solidFill>
                    </a:ln>
                  </pic:spPr>
                </pic:pic>
              </a:graphicData>
            </a:graphic>
          </wp:inline>
        </w:drawing>
      </w:r>
    </w:p>
    <w:p w:rsidR="00C37708" w:rsidRPr="00BB1446" w:rsidRDefault="00C37708" w:rsidP="00C37708">
      <w:pPr>
        <w:spacing w:after="0" w:line="240" w:lineRule="auto"/>
        <w:ind w:left="851" w:hanging="851"/>
        <w:jc w:val="both"/>
        <w:outlineLvl w:val="0"/>
        <w:rPr>
          <w:rFonts w:ascii="Times New Roman" w:hAnsi="Times New Roman"/>
          <w:sz w:val="20"/>
          <w:szCs w:val="20"/>
        </w:rPr>
      </w:pPr>
      <w:r w:rsidRPr="00BB1446">
        <w:rPr>
          <w:rFonts w:ascii="Times New Roman" w:hAnsi="Times New Roman"/>
          <w:sz w:val="20"/>
          <w:szCs w:val="20"/>
        </w:rPr>
        <w:t xml:space="preserve">Figure 5. </w:t>
      </w:r>
      <w:r w:rsidR="00585AE6">
        <w:rPr>
          <w:rFonts w:ascii="Times New Roman" w:hAnsi="Times New Roman"/>
          <w:sz w:val="20"/>
          <w:szCs w:val="20"/>
        </w:rPr>
        <w:tab/>
      </w:r>
      <w:r w:rsidRPr="00BB1446">
        <w:rPr>
          <w:rFonts w:ascii="Times New Roman" w:hAnsi="Times New Roman"/>
          <w:sz w:val="20"/>
          <w:szCs w:val="20"/>
        </w:rPr>
        <w:t>(a) Cyclic voltammograms obtained at the bare GCE and ZnO/rGO/GCE in 0.1 M of PBS (pH 7) containing 1.0 mM of DA, (b) Cyclic voltammograms obtained at ZnO/rGO/GCE in 0.1 M of PBS (pH 7) containing 1.0 mM of DA at different scan rate (50, 100, 150, 200, and 250 mVs</w:t>
      </w:r>
      <w:r w:rsidRPr="00BB1446">
        <w:rPr>
          <w:rFonts w:ascii="Times New Roman" w:hAnsi="Times New Roman"/>
          <w:sz w:val="20"/>
          <w:szCs w:val="20"/>
          <w:vertAlign w:val="superscript"/>
        </w:rPr>
        <w:t>-1</w:t>
      </w:r>
      <w:r w:rsidRPr="00BB1446">
        <w:rPr>
          <w:rFonts w:ascii="Times New Roman" w:hAnsi="Times New Roman"/>
          <w:sz w:val="20"/>
          <w:szCs w:val="20"/>
        </w:rPr>
        <w:t>). (Inset: the plot of peak current vs. square root of scan rate) and (c) Electrocatalytic oxidation of dopamine at ZnO/rGO/GCE</w:t>
      </w:r>
    </w:p>
    <w:p w:rsidR="00585AE6" w:rsidRDefault="00585AE6" w:rsidP="00585AE6">
      <w:pPr>
        <w:spacing w:after="120" w:line="240" w:lineRule="auto"/>
        <w:jc w:val="both"/>
        <w:outlineLvl w:val="0"/>
        <w:rPr>
          <w:rFonts w:ascii="Times New Roman" w:hAnsi="Times New Roman"/>
          <w:bCs/>
          <w:sz w:val="20"/>
          <w:szCs w:val="20"/>
        </w:rPr>
      </w:pPr>
    </w:p>
    <w:p w:rsidR="00C37708" w:rsidRDefault="00C37708" w:rsidP="00C37708">
      <w:pPr>
        <w:spacing w:after="0" w:line="240" w:lineRule="auto"/>
        <w:jc w:val="both"/>
        <w:outlineLvl w:val="0"/>
        <w:rPr>
          <w:rFonts w:ascii="Times New Roman" w:hAnsi="Times New Roman"/>
          <w:bCs/>
          <w:sz w:val="20"/>
          <w:szCs w:val="20"/>
        </w:rPr>
      </w:pPr>
      <w:r w:rsidRPr="00BB1446">
        <w:rPr>
          <w:rFonts w:ascii="Times New Roman" w:hAnsi="Times New Roman"/>
          <w:bCs/>
          <w:sz w:val="20"/>
          <w:szCs w:val="20"/>
        </w:rPr>
        <w:t>The effect of potential scan rate was studied on the electrocatalytic properties of the ZnO/rGO/GCE toward oxidation of DA. As can be seen in Figure 5b, increase in scan rate potential, resulted in non-shifted potential value for the catalytic oxidation of DA. This result suggesting a</w:t>
      </w:r>
      <w:r w:rsidRPr="00BB1446">
        <w:rPr>
          <w:rFonts w:ascii="Times New Roman" w:hAnsi="Times New Roman"/>
          <w:sz w:val="20"/>
          <w:szCs w:val="20"/>
        </w:rPr>
        <w:t xml:space="preserve"> stable </w:t>
      </w:r>
      <w:r w:rsidRPr="00BB1446">
        <w:rPr>
          <w:rFonts w:ascii="Times New Roman" w:hAnsi="Times New Roman"/>
          <w:bCs/>
          <w:sz w:val="20"/>
          <w:szCs w:val="20"/>
        </w:rPr>
        <w:t>kinetic in the reaction between the redox sites of the ZnO/rGO/GCE and DA.</w:t>
      </w:r>
      <w:r w:rsidRPr="00BB1446">
        <w:rPr>
          <w:rFonts w:ascii="Times New Roman" w:hAnsi="Times New Roman"/>
          <w:sz w:val="20"/>
          <w:szCs w:val="20"/>
        </w:rPr>
        <w:t xml:space="preserve"> The result also shows that anodic and </w:t>
      </w:r>
      <w:r w:rsidRPr="00BB1446">
        <w:rPr>
          <w:rFonts w:ascii="Times New Roman" w:hAnsi="Times New Roman"/>
          <w:bCs/>
          <w:sz w:val="20"/>
          <w:szCs w:val="20"/>
        </w:rPr>
        <w:t>cathodic current increases with increasing of square root of scan rate indicating diffusion process. Redox reaction process of DA occurred at ZnO/rGO/GCE by two electrons transferred (Figure 5c). DA is oxidized during the positive sweep to form dopamine-o-quinone which is reduced back to dopamine in the negative sweep.</w:t>
      </w:r>
    </w:p>
    <w:p w:rsidR="00585AE6" w:rsidRPr="00BB1446" w:rsidRDefault="00585AE6" w:rsidP="00C37708">
      <w:pPr>
        <w:spacing w:after="0" w:line="240" w:lineRule="auto"/>
        <w:jc w:val="both"/>
        <w:outlineLvl w:val="0"/>
        <w:rPr>
          <w:rFonts w:ascii="Times New Roman" w:hAnsi="Times New Roman"/>
          <w:bCs/>
          <w:sz w:val="20"/>
          <w:szCs w:val="20"/>
        </w:rPr>
      </w:pP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Effect of pH</w:t>
      </w: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lang w:val="en-SG"/>
        </w:rPr>
        <w:t>The electrochemical behaviour of DA is strongly dependent on the pH value of electrolyte solution. Phosphate buffer solution (PBS) with different pH value (pH 3 to pH 11) at the surface of ZnO/rGO/GCE was prepared to investigate the optimum condition for the best electroactivity of DA standard solution. Figure 6 shows the characterizing of 0.10 mM of DA standard solution in 0.1 M of PBS with different pH at constant scan cycle (6 scan) and scan rate (50 mVs</w:t>
      </w:r>
      <w:r w:rsidRPr="00BB1446">
        <w:rPr>
          <w:rFonts w:ascii="Times New Roman" w:hAnsi="Times New Roman"/>
          <w:sz w:val="20"/>
          <w:szCs w:val="20"/>
          <w:vertAlign w:val="superscript"/>
          <w:lang w:val="en-SG"/>
        </w:rPr>
        <w:t>-1</w:t>
      </w:r>
      <w:r w:rsidRPr="00BB1446">
        <w:rPr>
          <w:rFonts w:ascii="Times New Roman" w:hAnsi="Times New Roman"/>
          <w:sz w:val="20"/>
          <w:szCs w:val="20"/>
          <w:lang w:val="en-SG"/>
        </w:rPr>
        <w:t xml:space="preserve">) at ZnO/rGO/GCE. Cyclic voltammograms obtained with the ZnO/rGO/GCE for electrolyte containing DA in higher pH condition shows that DA did not couple with the ZnO/rGO/GCE and show </w:t>
      </w:r>
      <w:r w:rsidRPr="00BB1446">
        <w:rPr>
          <w:rFonts w:ascii="Times New Roman" w:hAnsi="Times New Roman"/>
          <w:sz w:val="20"/>
          <w:szCs w:val="20"/>
          <w:lang w:val="en-SG"/>
        </w:rPr>
        <w:lastRenderedPageBreak/>
        <w:t>the lowest current peak compare to others. At pH 3 and 7 the oxidation peak current (</w:t>
      </w:r>
      <w:r w:rsidRPr="00BB1446">
        <w:rPr>
          <w:rFonts w:ascii="Times New Roman" w:hAnsi="Times New Roman"/>
          <w:i/>
          <w:sz w:val="20"/>
          <w:szCs w:val="20"/>
        </w:rPr>
        <w:t>I</w:t>
      </w:r>
      <w:r w:rsidRPr="00BB1446">
        <w:rPr>
          <w:rFonts w:ascii="Times New Roman" w:hAnsi="Times New Roman"/>
          <w:i/>
          <w:sz w:val="20"/>
          <w:szCs w:val="20"/>
          <w:vertAlign w:val="subscript"/>
        </w:rPr>
        <w:t>pa</w:t>
      </w:r>
      <w:r w:rsidRPr="00BB1446">
        <w:rPr>
          <w:rFonts w:ascii="Times New Roman" w:hAnsi="Times New Roman"/>
          <w:sz w:val="20"/>
          <w:szCs w:val="20"/>
          <w:lang w:val="en-SG"/>
        </w:rPr>
        <w:t>) shows the maximum and obvious</w:t>
      </w:r>
      <w:r w:rsidRPr="00BB1446">
        <w:rPr>
          <w:rFonts w:ascii="Times New Roman" w:hAnsi="Times New Roman"/>
          <w:sz w:val="20"/>
          <w:szCs w:val="20"/>
        </w:rPr>
        <w:t xml:space="preserve"> current. This indicated that the DA oxidized efficiency in both acidic and neutral condition. In this study, the redox reaction process of DA involves the transfer of two protons and two electrons. This phenomenon indicates that the uptake of electrons is accompanied by the same proton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jelechem.2007.05.021", "ISBN" : "1572-6657", "ISSN" : "15726657", "abstract" : "From CV and HPLC experiments, the influence of [SDS] on the dopamine electrochemical behavior was determined in aqueous solution. It is shown that in the absence of SDS the dopamine electrochemical oxidation at a carbon paste electrode is a quasi-reversible process, mass transfer controlled that is coupled to a slow chemical reaction (EC mechanism), however, as the [SDS] in solution is increased, the heterogeneous standard rate constant, k0, drastically increases. When [SDS] reaches a value of 5 mM, which is higher than the corresponding critical micellar concentration (CMC), the dopamine electrooxidation reaction becomes adsorption controlled and the chemical reaction is avoided. In all these cases, it was found that, the electrode reaction involves a monoelectronic transfer step. From HPLC experiments it was found that, after imposing a macroelectrolysis (oxidation) of dopamine, two products were detected except when the [SDS] in solution was 5 mM. In this case, just one product was formed corresponding to that having the highest retention time, which can be associated to dopamine semiquinone. \u00a9 2007 Elsevier B.V. All rights reserved.", "author" : [ { "dropping-particle" : "", "family" : "Corona-Avenda\u00f1o", "given" : "Silvia", "non-dropping-particle" : "", "parse-names" : false, "suffix" : "" }, { "dropping-particle" : "", "family" : "Alarc\u00f3n-Angeles", "given" : "Georgina", "non-dropping-particle" : "", "parse-names" : false, "suffix" : "" }, { "dropping-particle" : "", "family" : "Ram\u00edrez-Silva", "given" : "Mar\u00eda Teresa", "non-dropping-particle" : "", "parse-names" : false, "suffix" : "" }, { "dropping-particle" : "", "family" : "Rosquete-Pina", "given" : "Giselle", "non-dropping-particle" : "", "parse-names" : false, "suffix" : "" }, { "dropping-particle" : "", "family" : "Romero-Romo", "given" : "Mario", "non-dropping-particle" : "", "parse-names" : false, "suffix" : "" }, { "dropping-particle" : "", "family" : "Palomar-Pardav\u00e9", "given" : "Manuel", "non-dropping-particle" : "", "parse-names" : false, "suffix" : "" } ], "container-title" : "Journal of Electroanalytical Chemistry", "id" : "ITEM-1", "issue" : "1", "issued" : { "date-parts" : [ [ "2007" ] ] }, "page" : "17-26", "title" : "On the electrochemistry of dopamine in aqueous solution. Part I: The role of [SDS] on the voltammetric behavior of dopamine on a carbon paste electrode", "type" : "article-journal", "volume" : "609" }, "uris" : [ "http://www.mendeley.com/documents/?uuid=81eaf290-0c26-4f98-b2f3-ab9a73be5c45" ] } ], "mendeley" : { "formattedCitation" : "[24]", "plainTextFormattedCitation" : "[24]", "previouslyFormattedCitation" : "[24]"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4]</w:t>
      </w:r>
      <w:r w:rsidRPr="00BB1446">
        <w:rPr>
          <w:rFonts w:ascii="Times New Roman" w:hAnsi="Times New Roman"/>
          <w:sz w:val="20"/>
          <w:szCs w:val="20"/>
          <w:lang w:val="en-SG"/>
        </w:rPr>
        <w:fldChar w:fldCharType="end"/>
      </w:r>
      <w:r w:rsidRPr="00BB1446">
        <w:rPr>
          <w:rFonts w:ascii="Times New Roman" w:hAnsi="Times New Roman"/>
          <w:sz w:val="20"/>
          <w:szCs w:val="20"/>
        </w:rPr>
        <w:t xml:space="preserve">. Therefore, considering the sensitive determination for DA, 0.10 M of PBS (pH 7) can be selected for further electrochemical investigation of DA at ZnO/rGO/GCE. </w:t>
      </w:r>
    </w:p>
    <w:p w:rsidR="001A5833" w:rsidRPr="00BB1446" w:rsidRDefault="001A5833" w:rsidP="00585AE6">
      <w:pPr>
        <w:spacing w:after="120" w:line="240" w:lineRule="auto"/>
        <w:jc w:val="both"/>
        <w:outlineLvl w:val="0"/>
        <w:rPr>
          <w:rFonts w:ascii="Times New Roman" w:hAnsi="Times New Roman"/>
          <w:sz w:val="20"/>
          <w:szCs w:val="20"/>
        </w:rPr>
      </w:pPr>
    </w:p>
    <w:p w:rsidR="00C37708" w:rsidRPr="00BB1446" w:rsidRDefault="001A5833" w:rsidP="00585AE6">
      <w:pPr>
        <w:spacing w:after="120" w:line="240" w:lineRule="auto"/>
        <w:jc w:val="center"/>
        <w:outlineLvl w:val="0"/>
        <w:rPr>
          <w:rFonts w:ascii="Times New Roman" w:hAnsi="Times New Roman"/>
          <w:sz w:val="20"/>
          <w:szCs w:val="20"/>
        </w:rPr>
      </w:pPr>
      <w:r w:rsidRPr="00BB1446">
        <w:rPr>
          <w:rFonts w:ascii="Times New Roman" w:hAnsi="Times New Roman"/>
          <w:sz w:val="20"/>
          <w:szCs w:val="20"/>
        </w:rPr>
        <w:object w:dxaOrig="11402" w:dyaOrig="78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8.2pt;height:179.9pt" o:ole="" o:bordertopcolor="this" o:borderleftcolor="this" o:borderbottomcolor="this" o:borderrightcolor="this">
            <v:imagedata r:id="rId16" o:title="" croptop="5980f" cropleft="-163f"/>
            <w10:bordertop type="single" width="4"/>
            <w10:borderleft type="single" width="4"/>
            <w10:borderbottom type="single" width="4"/>
            <w10:borderright type="single" width="4"/>
          </v:shape>
          <o:OLEObject Type="Embed" ProgID="Unknown" ShapeID="_x0000_i1025" DrawAspect="Content" ObjectID="_1586334054" r:id="rId17"/>
        </w:object>
      </w:r>
    </w:p>
    <w:p w:rsidR="00C37708" w:rsidRPr="00BB1446" w:rsidRDefault="00C37708" w:rsidP="00C37708">
      <w:pPr>
        <w:spacing w:after="0" w:line="240" w:lineRule="auto"/>
        <w:ind w:left="851" w:hanging="851"/>
        <w:jc w:val="both"/>
        <w:outlineLvl w:val="0"/>
        <w:rPr>
          <w:rFonts w:ascii="Times New Roman" w:hAnsi="Times New Roman"/>
          <w:sz w:val="20"/>
          <w:szCs w:val="20"/>
        </w:rPr>
      </w:pPr>
      <w:r w:rsidRPr="00BB1446">
        <w:rPr>
          <w:rFonts w:ascii="Times New Roman" w:hAnsi="Times New Roman"/>
          <w:sz w:val="20"/>
          <w:szCs w:val="20"/>
        </w:rPr>
        <w:t xml:space="preserve">Figure 6. </w:t>
      </w:r>
      <w:r w:rsidR="00585AE6">
        <w:rPr>
          <w:rFonts w:ascii="Times New Roman" w:hAnsi="Times New Roman"/>
          <w:sz w:val="20"/>
          <w:szCs w:val="20"/>
        </w:rPr>
        <w:tab/>
      </w:r>
      <w:r w:rsidRPr="00BB1446">
        <w:rPr>
          <w:rFonts w:ascii="Times New Roman" w:hAnsi="Times New Roman"/>
          <w:sz w:val="20"/>
          <w:szCs w:val="20"/>
        </w:rPr>
        <w:t xml:space="preserve">Chart of current </w:t>
      </w:r>
      <w:r w:rsidRPr="00BB1446">
        <w:rPr>
          <w:rFonts w:ascii="Times New Roman" w:hAnsi="Times New Roman"/>
          <w:i/>
          <w:sz w:val="20"/>
          <w:szCs w:val="20"/>
        </w:rPr>
        <w:t>vs.</w:t>
      </w:r>
      <w:r w:rsidRPr="00BB1446">
        <w:rPr>
          <w:rFonts w:ascii="Times New Roman" w:hAnsi="Times New Roman"/>
          <w:sz w:val="20"/>
          <w:szCs w:val="20"/>
        </w:rPr>
        <w:t xml:space="preserve"> pH at the ZnO/rGO/GCE in 0.1 M of PBS with different pH value (pH 3, pH 5, pH 7, pH9 and pH 11) at scan rate 50 mVs</w:t>
      </w:r>
      <w:r w:rsidRPr="00BB1446">
        <w:rPr>
          <w:rFonts w:ascii="Times New Roman" w:hAnsi="Times New Roman"/>
          <w:sz w:val="20"/>
          <w:szCs w:val="20"/>
          <w:vertAlign w:val="superscript"/>
        </w:rPr>
        <w:t>-1</w:t>
      </w:r>
      <w:r w:rsidRPr="00BB1446">
        <w:rPr>
          <w:rFonts w:ascii="Times New Roman" w:hAnsi="Times New Roman"/>
          <w:sz w:val="20"/>
          <w:szCs w:val="20"/>
        </w:rPr>
        <w:t xml:space="preserve"> which containing 1.0 mM of DA</w:t>
      </w:r>
    </w:p>
    <w:p w:rsidR="00AC0033" w:rsidRDefault="00AC0033" w:rsidP="00C37708">
      <w:pPr>
        <w:spacing w:after="0" w:line="240" w:lineRule="auto"/>
        <w:jc w:val="center"/>
        <w:rPr>
          <w:rFonts w:ascii="Times New Roman" w:hAnsi="Times New Roman"/>
          <w:noProof/>
          <w:sz w:val="20"/>
          <w:szCs w:val="20"/>
          <w:lang w:bidi="ar-SA"/>
        </w:rPr>
      </w:pPr>
    </w:p>
    <w:p w:rsidR="00C37708" w:rsidRPr="00F447A7" w:rsidRDefault="00C37708" w:rsidP="00C37708">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85AE6" w:rsidRDefault="00585AE6" w:rsidP="00585AE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modified electrode ZnO/rGO/GCE composite had been successfully synthesized via a simple, cost-effective and green approach method. The ZnO/rGO/GCE showed significantly improved peaks currents towards the redox reaction of DA compared with the bare GCE. Modified Hummers’ method was proposed in this research to synthesized graphene oxide from raw graphite powder. Chemical reduction was carried out to reduce GO to ZnO/rGO. Chemical reduction was choosing due to the rGO which synthesize by this method is has a substandard surface area and electrically conductivity. The functional groups that anchor on the surface of graphene layer were characterized by Fourier transform infrared spectroscopy (FTIR). In addition, the morphology of ZnO/rGO was physical characterized by X-Ray diffractometer (XRD) and Scanning Electron Microscope (SEM). The FTIR results obtained indicate that the oxygen containing groups were almost reduced when the GO treat with ZnO/rGO as reduced precursor. Besides, the results from XRD and SEM proved that the ZnO composite were successfully covered on the graphene layer when the GO was chemical reduced. The ZnO composite which anchor on the surface of graphene layer will enhance the electrochemical behavior of GCE toward the redox reaction of DA. The ZnO/rGO/GCE displayed excellent electrocatalytic activity towards the DA oxidation.  These results attribute that the ZnO/rGO/GCE could be a candidate for clinical, electrochemical and biosensor applications due to its excellent electrical performance.</w:t>
      </w:r>
    </w:p>
    <w:p w:rsidR="00585AE6" w:rsidRPr="00BB1446" w:rsidRDefault="00585AE6" w:rsidP="00585AE6">
      <w:pPr>
        <w:spacing w:after="0" w:line="240" w:lineRule="auto"/>
        <w:jc w:val="center"/>
        <w:outlineLvl w:val="0"/>
        <w:rPr>
          <w:rFonts w:ascii="Times New Roman" w:hAnsi="Times New Roman"/>
          <w:sz w:val="20"/>
          <w:szCs w:val="20"/>
        </w:rPr>
      </w:pPr>
    </w:p>
    <w:p w:rsidR="00585AE6" w:rsidRPr="00BB1446" w:rsidRDefault="00585AE6" w:rsidP="00585AE6">
      <w:pPr>
        <w:spacing w:after="0" w:line="240" w:lineRule="auto"/>
        <w:jc w:val="center"/>
        <w:outlineLvl w:val="0"/>
        <w:rPr>
          <w:rFonts w:ascii="Times New Roman" w:hAnsi="Times New Roman"/>
          <w:b/>
          <w:sz w:val="20"/>
          <w:szCs w:val="20"/>
        </w:rPr>
      </w:pPr>
      <w:r w:rsidRPr="00BB1446">
        <w:rPr>
          <w:rFonts w:ascii="Times New Roman" w:hAnsi="Times New Roman"/>
          <w:b/>
          <w:sz w:val="20"/>
          <w:szCs w:val="20"/>
        </w:rPr>
        <w:t>Acknowledgements</w:t>
      </w:r>
    </w:p>
    <w:p w:rsidR="00AC0033" w:rsidRPr="001A5833" w:rsidRDefault="00585AE6" w:rsidP="001A5833">
      <w:pPr>
        <w:spacing w:after="0" w:line="240" w:lineRule="auto"/>
        <w:jc w:val="both"/>
        <w:outlineLvl w:val="0"/>
        <w:rPr>
          <w:rFonts w:ascii="Times New Roman" w:hAnsi="Times New Roman"/>
          <w:b/>
          <w:sz w:val="20"/>
          <w:szCs w:val="20"/>
        </w:rPr>
      </w:pPr>
      <w:r w:rsidRPr="00BB1446">
        <w:rPr>
          <w:rFonts w:ascii="Times New Roman" w:hAnsi="Times New Roman"/>
          <w:sz w:val="20"/>
          <w:szCs w:val="20"/>
        </w:rPr>
        <w:t>The authors gratefully acknowledge to Ministry of Education for financial support from the Research Acculturation Grant Scheme (RAGS) RAGS/1/2015/ST0/UMT/03/2¸ Fundamental Research Grant Scheme (FRGS) FRGS/1/2017/STG01/UMT/02/2 and Central Lab UMT for providing facilities for undertaking this research.</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Hu, X., Qi, R., Zhu, J., Luo, Y., Jin, J. and Jiang, P. (2014). Preparation and properties of dopamine reduced graphene oxide and its composites of epoxy. </w:t>
      </w:r>
      <w:r w:rsidRPr="00BB1446">
        <w:rPr>
          <w:rFonts w:ascii="Times New Roman" w:hAnsi="Times New Roman"/>
          <w:i/>
          <w:sz w:val="20"/>
          <w:szCs w:val="20"/>
        </w:rPr>
        <w:t>Journal of Applied Polymer Science,</w:t>
      </w:r>
      <w:r w:rsidRPr="00BB1446">
        <w:rPr>
          <w:rFonts w:ascii="Times New Roman" w:hAnsi="Times New Roman"/>
          <w:sz w:val="20"/>
          <w:szCs w:val="20"/>
        </w:rPr>
        <w:t xml:space="preserve"> 131(2): 39754.</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lastRenderedPageBreak/>
        <w:t xml:space="preserve">Siciliano, C. A., Locke, J. L., Mathews, T. A., Lopez, M. F., Becker, H. C. and Jones, S. R. (2017). Dopamine synthesis in alcohol drinking-prone and -resistant mouse strains. </w:t>
      </w:r>
      <w:r w:rsidRPr="00BB1446">
        <w:rPr>
          <w:rFonts w:ascii="Times New Roman" w:hAnsi="Times New Roman"/>
          <w:i/>
          <w:sz w:val="20"/>
          <w:szCs w:val="20"/>
        </w:rPr>
        <w:t>Alcohol,</w:t>
      </w:r>
      <w:r w:rsidRPr="00BB1446">
        <w:rPr>
          <w:rFonts w:ascii="Times New Roman" w:hAnsi="Times New Roman"/>
          <w:sz w:val="20"/>
          <w:szCs w:val="20"/>
        </w:rPr>
        <w:t xml:space="preserve"> 58: 25 – 32.</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Kim, D., Lee. S. and Piao Y. (2017). Electrochemical determination of dopamine and acetaminophen using activated </w:t>
      </w:r>
      <w:r>
        <w:rPr>
          <w:rFonts w:ascii="Times New Roman" w:hAnsi="Times New Roman"/>
          <w:sz w:val="20"/>
          <w:szCs w:val="20"/>
        </w:rPr>
        <w:t xml:space="preserve"> </w:t>
      </w:r>
      <w:r w:rsidRPr="00BB1446">
        <w:rPr>
          <w:rFonts w:ascii="Times New Roman" w:hAnsi="Times New Roman"/>
          <w:sz w:val="20"/>
          <w:szCs w:val="20"/>
        </w:rPr>
        <w:t xml:space="preserve">graphene-nafion </w:t>
      </w:r>
      <w:r>
        <w:rPr>
          <w:rFonts w:ascii="Times New Roman" w:hAnsi="Times New Roman"/>
          <w:sz w:val="20"/>
          <w:szCs w:val="20"/>
        </w:rPr>
        <w:t xml:space="preserve"> </w:t>
      </w:r>
      <w:r w:rsidRPr="00BB1446">
        <w:rPr>
          <w:rFonts w:ascii="Times New Roman" w:hAnsi="Times New Roman"/>
          <w:sz w:val="20"/>
          <w:szCs w:val="20"/>
        </w:rPr>
        <w:t xml:space="preserve">modified </w:t>
      </w:r>
      <w:r>
        <w:rPr>
          <w:rFonts w:ascii="Times New Roman" w:hAnsi="Times New Roman"/>
          <w:sz w:val="20"/>
          <w:szCs w:val="20"/>
        </w:rPr>
        <w:t xml:space="preserve"> </w:t>
      </w:r>
      <w:r w:rsidRPr="00BB1446">
        <w:rPr>
          <w:rFonts w:ascii="Times New Roman" w:hAnsi="Times New Roman"/>
          <w:sz w:val="20"/>
          <w:szCs w:val="20"/>
        </w:rPr>
        <w:t xml:space="preserve">glassy carbon electrode. </w:t>
      </w:r>
      <w:r w:rsidRPr="00BB1446">
        <w:rPr>
          <w:rFonts w:ascii="Times New Roman" w:hAnsi="Times New Roman"/>
          <w:i/>
          <w:sz w:val="20"/>
          <w:szCs w:val="20"/>
        </w:rPr>
        <w:t>Journal of Electroanalytical Chemistry,</w:t>
      </w:r>
      <w:r w:rsidRPr="00BB1446">
        <w:rPr>
          <w:rFonts w:ascii="Times New Roman" w:hAnsi="Times New Roman"/>
          <w:sz w:val="20"/>
          <w:szCs w:val="20"/>
        </w:rPr>
        <w:t xml:space="preserve"> 794: 221 - 22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Quan, D. P., Tuyen, D. P., Lam, T. D., Tram, P. T. N., Binh, N. H. and Viet, P. H. (2011). Electrochemically selective determination of dopamine in the presence of ascorbic and uric acids on the surface of the modified nafion/single wall carbon nanotube/poly(3-methylthiophene) glassy carbon electrodes. </w:t>
      </w:r>
      <w:r w:rsidRPr="00BB1446">
        <w:rPr>
          <w:rFonts w:ascii="Times New Roman" w:hAnsi="Times New Roman"/>
          <w:i/>
          <w:sz w:val="20"/>
          <w:szCs w:val="20"/>
        </w:rPr>
        <w:t>Colloids and Surfaces B: Bionterfaces,</w:t>
      </w:r>
      <w:r w:rsidRPr="00BB1446">
        <w:rPr>
          <w:rFonts w:ascii="Times New Roman" w:hAnsi="Times New Roman"/>
          <w:sz w:val="20"/>
          <w:szCs w:val="20"/>
        </w:rPr>
        <w:t xml:space="preserve"> 88(2): 764 - 770.</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Wilson, G. S. and Johnson, M. A. (2008). </w:t>
      </w:r>
      <w:r w:rsidRPr="00BB1446">
        <w:rPr>
          <w:rFonts w:ascii="Times New Roman" w:hAnsi="Times New Roman"/>
          <w:bCs/>
          <w:sz w:val="20"/>
          <w:szCs w:val="20"/>
          <w:lang w:val="en-MY"/>
        </w:rPr>
        <w:t xml:space="preserve">In-vivo electrochemistry: What can we learn about living systems? </w:t>
      </w:r>
      <w:r w:rsidRPr="00BB1446">
        <w:rPr>
          <w:rFonts w:ascii="Times New Roman" w:hAnsi="Times New Roman"/>
          <w:bCs/>
          <w:i/>
          <w:sz w:val="20"/>
          <w:szCs w:val="20"/>
          <w:lang w:val="en-MY"/>
        </w:rPr>
        <w:t xml:space="preserve">Chemical Review, </w:t>
      </w:r>
      <w:r w:rsidRPr="00BB1446">
        <w:rPr>
          <w:rFonts w:ascii="Times New Roman" w:hAnsi="Times New Roman"/>
          <w:bCs/>
          <w:sz w:val="20"/>
          <w:szCs w:val="20"/>
          <w:lang w:val="en-MY"/>
        </w:rPr>
        <w:t>108 (7): 2462 - 2481.</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Lakshmi, D., Bossi, A., Whitcombe, M. J., Chianella, I., Fowler, S. A., Subrahmanyam, S., Piletska, E. V. and Piletsky, S. A. (2009). Electrochemical sensor for catechol and dopamine based on a catalytic molecularly imprinted polymer-conducting polymer hybrid recognition element. </w:t>
      </w:r>
      <w:r w:rsidRPr="00BB1446">
        <w:rPr>
          <w:rFonts w:ascii="Times New Roman" w:hAnsi="Times New Roman"/>
          <w:i/>
          <w:sz w:val="20"/>
          <w:szCs w:val="20"/>
        </w:rPr>
        <w:t>Analytical Chemistry,</w:t>
      </w:r>
      <w:r w:rsidRPr="00BB1446">
        <w:rPr>
          <w:rFonts w:ascii="Times New Roman" w:hAnsi="Times New Roman"/>
          <w:sz w:val="20"/>
          <w:szCs w:val="20"/>
        </w:rPr>
        <w:t xml:space="preserve"> 81(9): 3578 - 3584.</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Mahshid, S., Li, C., Mahshid, S. S., Askari, M., Dolati, A., Yang, L., Luo, S. and Cai, Q. (2011). Sensitive determination of dopamine in the presence of uric acid and ascorbic acid using TiO</w:t>
      </w:r>
      <w:r w:rsidRPr="00BB1446">
        <w:rPr>
          <w:rFonts w:ascii="Times New Roman" w:hAnsi="Times New Roman"/>
          <w:sz w:val="20"/>
          <w:szCs w:val="20"/>
          <w:vertAlign w:val="subscript"/>
        </w:rPr>
        <w:t>2</w:t>
      </w:r>
      <w:r w:rsidRPr="00BB1446">
        <w:rPr>
          <w:rFonts w:ascii="Times New Roman" w:hAnsi="Times New Roman"/>
          <w:sz w:val="20"/>
          <w:szCs w:val="20"/>
        </w:rPr>
        <w:t xml:space="preserve"> nanotubes modified with Pd, Pt and Au nanoparticles. </w:t>
      </w:r>
      <w:r w:rsidRPr="00BB1446">
        <w:rPr>
          <w:rFonts w:ascii="Times New Roman" w:hAnsi="Times New Roman"/>
          <w:i/>
          <w:sz w:val="20"/>
          <w:szCs w:val="20"/>
        </w:rPr>
        <w:t>Analyst,</w:t>
      </w:r>
      <w:r w:rsidRPr="00BB1446">
        <w:rPr>
          <w:rFonts w:ascii="Times New Roman" w:hAnsi="Times New Roman"/>
          <w:sz w:val="20"/>
          <w:szCs w:val="20"/>
        </w:rPr>
        <w:t xml:space="preserve"> 136(11): 2322 - 2329.</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Fang, B., Wang, G., Zhang, W., Li, M. and Kan, X. (2005). Fabrication of Fe</w:t>
      </w:r>
      <w:r w:rsidRPr="00BB1446">
        <w:rPr>
          <w:rFonts w:ascii="Times New Roman" w:hAnsi="Times New Roman"/>
          <w:sz w:val="20"/>
          <w:szCs w:val="20"/>
          <w:vertAlign w:val="subscript"/>
        </w:rPr>
        <w:t>3</w:t>
      </w:r>
      <w:r w:rsidRPr="00BB1446">
        <w:rPr>
          <w:rFonts w:ascii="Times New Roman" w:hAnsi="Times New Roman"/>
          <w:sz w:val="20"/>
          <w:szCs w:val="20"/>
        </w:rPr>
        <w:t>O</w:t>
      </w:r>
      <w:r w:rsidRPr="00BB1446">
        <w:rPr>
          <w:rFonts w:ascii="Times New Roman" w:hAnsi="Times New Roman"/>
          <w:sz w:val="20"/>
          <w:szCs w:val="20"/>
          <w:vertAlign w:val="subscript"/>
        </w:rPr>
        <w:t>4</w:t>
      </w:r>
      <w:r w:rsidRPr="00BB1446">
        <w:rPr>
          <w:rFonts w:ascii="Times New Roman" w:hAnsi="Times New Roman"/>
          <w:sz w:val="20"/>
          <w:szCs w:val="20"/>
        </w:rPr>
        <w:t xml:space="preserve"> nanoparticles modified electrode and its application for voltammetric sensing of dopamine. </w:t>
      </w:r>
      <w:r w:rsidRPr="00BB1446">
        <w:rPr>
          <w:rFonts w:ascii="Times New Roman" w:hAnsi="Times New Roman"/>
          <w:i/>
          <w:sz w:val="20"/>
          <w:szCs w:val="20"/>
        </w:rPr>
        <w:t>Electroanalysis,</w:t>
      </w:r>
      <w:r w:rsidRPr="00BB1446">
        <w:rPr>
          <w:rFonts w:ascii="Times New Roman" w:hAnsi="Times New Roman"/>
          <w:sz w:val="20"/>
          <w:szCs w:val="20"/>
        </w:rPr>
        <w:t xml:space="preserve"> 17(9): 744 - 74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Wang, W., Xu, G., Cui, X. T., Sheng, G. and Luo, X. (2014). </w:t>
      </w:r>
      <w:r w:rsidRPr="00BB1446">
        <w:rPr>
          <w:rFonts w:ascii="Times New Roman" w:hAnsi="Times New Roman"/>
          <w:sz w:val="20"/>
          <w:szCs w:val="20"/>
          <w:lang w:val="en-MY"/>
        </w:rPr>
        <w:t xml:space="preserve">Enhanced catalytic and dopamine sensing properties of electrochemically reduced conducting polymer nanocomposite doped with pure graphene oxide. </w:t>
      </w:r>
      <w:r w:rsidRPr="00BB1446">
        <w:rPr>
          <w:rFonts w:ascii="Times New Roman" w:hAnsi="Times New Roman"/>
          <w:i/>
          <w:sz w:val="20"/>
          <w:szCs w:val="20"/>
          <w:lang w:val="en-MY"/>
        </w:rPr>
        <w:t>Biosensors and Bioelectronics,</w:t>
      </w:r>
      <w:r w:rsidRPr="00BB1446">
        <w:rPr>
          <w:rFonts w:ascii="Times New Roman" w:hAnsi="Times New Roman"/>
          <w:sz w:val="20"/>
          <w:szCs w:val="20"/>
          <w:lang w:val="en-MY"/>
        </w:rPr>
        <w:t xml:space="preserve"> 58: 153 - 156.</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Liu, X., Peng, Y., Qu, X., Ai, S., Han, R. and Zhu, X. (2011). Multi-walled carbon nanotube-chitosan/poly(amidoamine)/DNA nanocomposite modified gold electrode for determination of dopamine and uric acid under coexistence of ascorbic acid. </w:t>
      </w:r>
      <w:r w:rsidRPr="00BB1446">
        <w:rPr>
          <w:rFonts w:ascii="Times New Roman" w:hAnsi="Times New Roman"/>
          <w:i/>
          <w:sz w:val="20"/>
          <w:szCs w:val="20"/>
        </w:rPr>
        <w:t>Journal of Electroanalytical Chemistry,</w:t>
      </w:r>
      <w:r w:rsidRPr="00BB1446">
        <w:rPr>
          <w:rFonts w:ascii="Times New Roman" w:hAnsi="Times New Roman"/>
          <w:sz w:val="20"/>
          <w:szCs w:val="20"/>
        </w:rPr>
        <w:t xml:space="preserve"> 654 (1-2): 72 - 7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Hernandez, Y., Nicolosi, V., Lotya, M., Blighe, F. M., Sun, Z., De, S., McGovern, I. T., Holland, B., Byrne, M., Gun’ko, Y., Boland, J., Niraj, P., Duesberg, G., Krishnamurti, S., Goodhue, R., Hutchison, J., Scardaci, V., Ferrari, A. C. and Coleman, J. N. (2008). </w:t>
      </w:r>
      <w:r w:rsidRPr="00BB1446">
        <w:rPr>
          <w:rFonts w:ascii="Times New Roman" w:hAnsi="Times New Roman"/>
          <w:sz w:val="20"/>
          <w:szCs w:val="20"/>
          <w:lang w:val="en-MY"/>
        </w:rPr>
        <w:t xml:space="preserve">High-yield production of graphene by liquid-phase exfoliation of graphite. </w:t>
      </w:r>
      <w:r w:rsidRPr="00BB1446">
        <w:rPr>
          <w:rFonts w:ascii="Times New Roman" w:hAnsi="Times New Roman"/>
          <w:i/>
          <w:sz w:val="20"/>
          <w:szCs w:val="20"/>
          <w:lang w:val="en-MY"/>
        </w:rPr>
        <w:t xml:space="preserve">Nature Nanotechnology, </w:t>
      </w:r>
      <w:r w:rsidRPr="00BB1446">
        <w:rPr>
          <w:rFonts w:ascii="Times New Roman" w:hAnsi="Times New Roman"/>
          <w:sz w:val="20"/>
          <w:szCs w:val="20"/>
          <w:lang w:val="en-MY"/>
        </w:rPr>
        <w:t>3(9): 563 - 56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Shan, C., Tang, H., Wong, T., He, L. and Lee, S-T. (2012). Facile synthesis of a large quantity of graphene by chemical vapor deposition: an advanced catalyst carrier. </w:t>
      </w:r>
      <w:r w:rsidRPr="00BB1446">
        <w:rPr>
          <w:rFonts w:ascii="Times New Roman" w:hAnsi="Times New Roman"/>
          <w:i/>
          <w:sz w:val="20"/>
          <w:szCs w:val="20"/>
        </w:rPr>
        <w:t>Advanced Materials</w:t>
      </w:r>
      <w:r w:rsidRPr="00BB1446">
        <w:rPr>
          <w:rFonts w:ascii="Times New Roman" w:hAnsi="Times New Roman"/>
          <w:sz w:val="20"/>
          <w:szCs w:val="20"/>
        </w:rPr>
        <w:t>, 24(18): 2491 - 2495.</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lang w:val="en-MY"/>
        </w:rPr>
        <w:t xml:space="preserve">Fan, Z. J., Kai, W., Yan, J., Wei, T., Zhi, L. J., Feng, J., Ren, Y. M., Song, L. P. and Wei, F. (2011). Facile synthesis of graphene nanosheets via fe reduction of exfoliated graphite oxide. </w:t>
      </w:r>
      <w:r w:rsidRPr="00BB1446">
        <w:rPr>
          <w:rFonts w:ascii="Times New Roman" w:hAnsi="Times New Roman"/>
          <w:i/>
          <w:sz w:val="20"/>
          <w:szCs w:val="20"/>
          <w:lang w:val="en-MY"/>
        </w:rPr>
        <w:t>ACS Nano,</w:t>
      </w:r>
      <w:r w:rsidRPr="00BB1446">
        <w:rPr>
          <w:rFonts w:ascii="Times New Roman" w:hAnsi="Times New Roman"/>
          <w:sz w:val="20"/>
          <w:szCs w:val="20"/>
          <w:lang w:val="en-MY"/>
        </w:rPr>
        <w:t xml:space="preserve"> 5(1): 191 - 19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Ling, Y. Y., Huang, Q. A., Zhu, M. S., Feng, D. X., Li, X. Z. and Wei, Y. (2013). </w:t>
      </w:r>
      <w:r w:rsidRPr="00BB1446">
        <w:rPr>
          <w:rFonts w:ascii="Times New Roman" w:hAnsi="Times New Roman"/>
          <w:sz w:val="20"/>
          <w:szCs w:val="20"/>
          <w:lang w:val="en-MY"/>
        </w:rPr>
        <w:t xml:space="preserve">A facile one-step electrochemical fabrication of reduced graphene oxide–multiwall carbon nanotubes–phospotungstic acid composite for dopamine sensing. </w:t>
      </w:r>
      <w:r w:rsidRPr="00BB1446">
        <w:rPr>
          <w:rFonts w:ascii="Times New Roman" w:hAnsi="Times New Roman"/>
          <w:i/>
          <w:sz w:val="20"/>
          <w:szCs w:val="20"/>
          <w:lang w:val="en-MY"/>
        </w:rPr>
        <w:t>Journal of Electroanalytical Chemistry</w:t>
      </w:r>
      <w:r w:rsidRPr="00BB1446">
        <w:rPr>
          <w:rFonts w:ascii="Times New Roman" w:hAnsi="Times New Roman"/>
          <w:sz w:val="20"/>
          <w:szCs w:val="20"/>
          <w:lang w:val="en-MY"/>
        </w:rPr>
        <w:t>, 693: 9 - 15.</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Zhang, F., Wang, Z., Zhang, Y., Zheng, Z., Wang, C., Du, Y. and Ye, W. (2012). </w:t>
      </w:r>
      <w:r w:rsidRPr="00BB1446">
        <w:rPr>
          <w:rFonts w:ascii="Times New Roman" w:hAnsi="Times New Roman"/>
          <w:sz w:val="20"/>
          <w:szCs w:val="20"/>
          <w:lang w:val="en-MY"/>
        </w:rPr>
        <w:t xml:space="preserve">Simultaneous electrochemical determination of uric acid, xanthine and hypoxanthine based on poly(l-arginine)/graphene composite film modified electrode. </w:t>
      </w:r>
      <w:r w:rsidRPr="00BB1446">
        <w:rPr>
          <w:rFonts w:ascii="Times New Roman" w:hAnsi="Times New Roman"/>
          <w:i/>
          <w:sz w:val="20"/>
          <w:szCs w:val="20"/>
          <w:lang w:val="en-MY"/>
        </w:rPr>
        <w:t>Talanta,</w:t>
      </w:r>
      <w:r w:rsidRPr="00BB1446">
        <w:rPr>
          <w:rFonts w:ascii="Times New Roman" w:hAnsi="Times New Roman"/>
          <w:sz w:val="20"/>
          <w:szCs w:val="20"/>
          <w:lang w:val="en-MY"/>
        </w:rPr>
        <w:t xml:space="preserve"> 93: 320 - 325.</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Wang, G., Shen, X., Wang, B., Yao, J. and Park, J. (2009). Synthesis and characterization of hydrophilic and organophilic graphene nanosheets. </w:t>
      </w:r>
      <w:r w:rsidRPr="00BB1446">
        <w:rPr>
          <w:rFonts w:ascii="Times New Roman" w:hAnsi="Times New Roman"/>
          <w:i/>
          <w:sz w:val="20"/>
          <w:szCs w:val="20"/>
        </w:rPr>
        <w:t>Carbon,</w:t>
      </w:r>
      <w:r w:rsidRPr="00BB1446">
        <w:rPr>
          <w:rFonts w:ascii="Times New Roman" w:hAnsi="Times New Roman"/>
          <w:sz w:val="20"/>
          <w:szCs w:val="20"/>
        </w:rPr>
        <w:t xml:space="preserve"> 47(5): 1359 - 1364.</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noProof/>
          <w:sz w:val="20"/>
          <w:szCs w:val="20"/>
          <w:lang w:eastAsia="zh-CN"/>
        </w:rPr>
        <w:t xml:space="preserve">Cui, X., Fang, X., Zhao, H., Li, Z. and Ren, H. (2017). An electrochemical sensor for dopamine based on polydopamine modified reduced graphene oxide anchored with tin dioxide and gold nanoparticles.  </w:t>
      </w:r>
      <w:r w:rsidRPr="00BB1446">
        <w:rPr>
          <w:rFonts w:ascii="Times New Roman" w:hAnsi="Times New Roman"/>
          <w:i/>
          <w:noProof/>
          <w:sz w:val="20"/>
          <w:szCs w:val="20"/>
          <w:lang w:eastAsia="zh-CN"/>
        </w:rPr>
        <w:t>Analytical Methods,</w:t>
      </w:r>
      <w:r w:rsidRPr="00BB1446">
        <w:rPr>
          <w:rFonts w:ascii="Times New Roman" w:hAnsi="Times New Roman"/>
          <w:noProof/>
          <w:sz w:val="20"/>
          <w:szCs w:val="20"/>
          <w:lang w:eastAsia="zh-CN"/>
        </w:rPr>
        <w:t xml:space="preserve"> 36(9): 5322 - 5332.</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noProof/>
          <w:sz w:val="20"/>
          <w:szCs w:val="20"/>
          <w:lang w:eastAsia="zh-CN"/>
        </w:rPr>
        <w:t xml:space="preserve">Chang, Z., Zhou, Y., Hao, L., Hao, Y., Zhu, X. and Xu, M. (2017). Simultaneous determination of dopamine and ascorbic acid using β-cyclodextrin/au nanopaerticles/graphene-modifie electrodes. </w:t>
      </w:r>
      <w:r w:rsidRPr="00BB1446">
        <w:rPr>
          <w:rFonts w:ascii="Times New Roman" w:hAnsi="Times New Roman"/>
          <w:i/>
          <w:noProof/>
          <w:sz w:val="20"/>
          <w:szCs w:val="20"/>
          <w:lang w:eastAsia="zh-CN"/>
        </w:rPr>
        <w:t>Analytical Methods</w:t>
      </w:r>
      <w:r w:rsidRPr="00BB1446">
        <w:rPr>
          <w:rFonts w:ascii="Times New Roman" w:hAnsi="Times New Roman"/>
          <w:noProof/>
          <w:sz w:val="20"/>
          <w:szCs w:val="20"/>
          <w:lang w:eastAsia="zh-CN"/>
        </w:rPr>
        <w:t>, 9(4): 664 - 671.</w:t>
      </w:r>
    </w:p>
    <w:p w:rsidR="00585AE6" w:rsidRPr="001A5833"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Tang, L., Li, X., Ji, R., Teng, K. S., Tai, G., Ye, J., Wei, C. and Lau, S. P. (2012). </w:t>
      </w:r>
      <w:r w:rsidRPr="00BB1446">
        <w:rPr>
          <w:rFonts w:ascii="Times New Roman" w:hAnsi="Times New Roman"/>
          <w:bCs/>
          <w:sz w:val="20"/>
          <w:szCs w:val="20"/>
          <w:lang w:val="en-MY"/>
        </w:rPr>
        <w:t xml:space="preserve">Bottom-up synthesis of large-scale graphene oxide nanosheets. </w:t>
      </w:r>
      <w:r w:rsidRPr="00BB1446">
        <w:rPr>
          <w:rFonts w:ascii="Times New Roman" w:hAnsi="Times New Roman"/>
          <w:bCs/>
          <w:i/>
          <w:sz w:val="20"/>
          <w:szCs w:val="20"/>
          <w:lang w:val="en-MY"/>
        </w:rPr>
        <w:t>Journal of Materials Chemistry,</w:t>
      </w:r>
      <w:r w:rsidRPr="00BB1446">
        <w:rPr>
          <w:rFonts w:ascii="Times New Roman" w:hAnsi="Times New Roman"/>
          <w:bCs/>
          <w:sz w:val="20"/>
          <w:szCs w:val="20"/>
          <w:lang w:val="en-MY"/>
        </w:rPr>
        <w:t xml:space="preserve"> 22(12): 24981 - 24982.</w:t>
      </w:r>
    </w:p>
    <w:p w:rsidR="00585AE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Babu K. S., Reddy, R., Sujatha, C., Reddy, K. V. and Mallika, A. N. (2013). Synthesis and optical characterization of porous ZnO. </w:t>
      </w:r>
      <w:r w:rsidRPr="00BB1446">
        <w:rPr>
          <w:rFonts w:ascii="Times New Roman" w:hAnsi="Times New Roman"/>
          <w:i/>
          <w:sz w:val="20"/>
          <w:szCs w:val="20"/>
        </w:rPr>
        <w:t xml:space="preserve">Journal of Advanced Ceramic, </w:t>
      </w:r>
      <w:r w:rsidRPr="00BB1446">
        <w:rPr>
          <w:rFonts w:ascii="Times New Roman" w:hAnsi="Times New Roman"/>
          <w:sz w:val="20"/>
          <w:szCs w:val="20"/>
        </w:rPr>
        <w:t>2(3): 260 - 265.</w:t>
      </w:r>
    </w:p>
    <w:p w:rsidR="001A5833" w:rsidRDefault="001A5833" w:rsidP="001A5833">
      <w:pPr>
        <w:widowControl w:val="0"/>
        <w:autoSpaceDE w:val="0"/>
        <w:autoSpaceDN w:val="0"/>
        <w:spacing w:after="0" w:line="240" w:lineRule="auto"/>
        <w:jc w:val="both"/>
        <w:outlineLvl w:val="0"/>
        <w:rPr>
          <w:rFonts w:ascii="Times New Roman" w:hAnsi="Times New Roman"/>
          <w:sz w:val="20"/>
          <w:szCs w:val="20"/>
        </w:rPr>
      </w:pPr>
    </w:p>
    <w:p w:rsidR="001A5833" w:rsidRPr="001A5833" w:rsidRDefault="001A5833" w:rsidP="001A5833">
      <w:pPr>
        <w:widowControl w:val="0"/>
        <w:autoSpaceDE w:val="0"/>
        <w:autoSpaceDN w:val="0"/>
        <w:spacing w:after="0" w:line="240" w:lineRule="auto"/>
        <w:jc w:val="both"/>
        <w:outlineLvl w:val="0"/>
        <w:rPr>
          <w:rFonts w:ascii="Times New Roman" w:hAnsi="Times New Roman"/>
          <w:sz w:val="20"/>
          <w:szCs w:val="20"/>
        </w:rPr>
      </w:pP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lastRenderedPageBreak/>
        <w:t xml:space="preserve">Chen, Y. L., Hu, Z. A., Wang, H. W., Zhang, Z, Y., Yang, Y. Y. and Wu, H. Y. (2011). Zinc oxide/reduced graphene oxide composites and electrochemical capacitance enhanced by homogeneous incorporation of reduced graphene oxide sheets in zinc oxide matrix. </w:t>
      </w:r>
      <w:r w:rsidRPr="00BB1446">
        <w:rPr>
          <w:rFonts w:ascii="Times New Roman" w:hAnsi="Times New Roman"/>
          <w:i/>
          <w:sz w:val="20"/>
          <w:szCs w:val="20"/>
        </w:rPr>
        <w:t>The Journal of Physical Chemistry,</w:t>
      </w:r>
      <w:r w:rsidRPr="00BB1446">
        <w:rPr>
          <w:rFonts w:ascii="Times New Roman" w:hAnsi="Times New Roman"/>
          <w:sz w:val="20"/>
          <w:szCs w:val="20"/>
        </w:rPr>
        <w:t xml:space="preserve"> 115(5): 2563 - 2571.</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Yusoff, F., Aziz, A., Mohamed, N. and Ghani, S. A. (2013). Synthesis and characterizations of BSCF at different pH as future cathode materials of fuel cells. </w:t>
      </w:r>
      <w:r w:rsidRPr="00BB1446">
        <w:rPr>
          <w:rFonts w:ascii="Times New Roman" w:hAnsi="Times New Roman"/>
          <w:i/>
          <w:sz w:val="20"/>
          <w:szCs w:val="20"/>
        </w:rPr>
        <w:t>International Journal of Electrochemical Science,</w:t>
      </w:r>
      <w:r w:rsidRPr="00BB1446">
        <w:rPr>
          <w:rFonts w:ascii="Times New Roman" w:hAnsi="Times New Roman"/>
          <w:sz w:val="20"/>
          <w:szCs w:val="20"/>
        </w:rPr>
        <w:t xml:space="preserve"> 8(8): 10672 - 10687.</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Fritea, L., Goff, A. L., Putaux, J. L., Tertis, M., Cristea, C., Sãndulescu, R. and Cosnier, S. (2015). Design of a reduced-graphene-oxide composite electrode from an electropolymerizable graphene aqueous dispersion using a cyclodextrin-pyrrole monomer. Application to dopamine biosensing. </w:t>
      </w:r>
      <w:r w:rsidRPr="00BB1446">
        <w:rPr>
          <w:rFonts w:ascii="Times New Roman" w:hAnsi="Times New Roman"/>
          <w:i/>
          <w:sz w:val="20"/>
          <w:szCs w:val="20"/>
        </w:rPr>
        <w:t>Electrochimica Acta,</w:t>
      </w:r>
      <w:r w:rsidRPr="00BB1446">
        <w:rPr>
          <w:rFonts w:ascii="Times New Roman" w:hAnsi="Times New Roman"/>
          <w:sz w:val="20"/>
          <w:szCs w:val="20"/>
        </w:rPr>
        <w:t xml:space="preserve"> 178: 108 - 112.</w:t>
      </w:r>
    </w:p>
    <w:p w:rsidR="00585AE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Avendańo S. C., Angeles, G. A., Silva, M. T. R., Pina, G. R., Romo, M. R. and Pardavĕ, M. P. (2007). On the electrochemistry of dopamine in aqueous solution. Part 1: The role of [SDS] on the voltammetric behavior of dopamine on a carbon paste electrode. </w:t>
      </w:r>
      <w:r w:rsidRPr="00BB1446">
        <w:rPr>
          <w:rFonts w:ascii="Times New Roman" w:hAnsi="Times New Roman"/>
          <w:i/>
          <w:sz w:val="20"/>
          <w:szCs w:val="20"/>
        </w:rPr>
        <w:t>Journal of Electroanalytical Chemistry,</w:t>
      </w:r>
      <w:r w:rsidRPr="00BB1446">
        <w:rPr>
          <w:rFonts w:ascii="Times New Roman" w:hAnsi="Times New Roman"/>
          <w:sz w:val="20"/>
          <w:szCs w:val="20"/>
        </w:rPr>
        <w:t xml:space="preserve"> 609(1): 17 - 26.</w:t>
      </w:r>
    </w:p>
    <w:p w:rsidR="00585AE6" w:rsidRPr="00585AE6" w:rsidRDefault="00585AE6" w:rsidP="00585AE6">
      <w:pPr>
        <w:pStyle w:val="ListParagraph"/>
        <w:widowControl w:val="0"/>
        <w:autoSpaceDE w:val="0"/>
        <w:autoSpaceDN w:val="0"/>
        <w:spacing w:after="0" w:line="240" w:lineRule="auto"/>
        <w:ind w:left="709"/>
        <w:contextualSpacing w:val="0"/>
        <w:jc w:val="both"/>
        <w:outlineLvl w:val="0"/>
        <w:rPr>
          <w:rFonts w:ascii="Times New Roman" w:hAnsi="Times New Roman"/>
          <w:sz w:val="20"/>
          <w:szCs w:val="20"/>
        </w:rPr>
      </w:pPr>
    </w:p>
    <w:sectPr w:rsidR="00585AE6" w:rsidRPr="00585AE6" w:rsidSect="002F6FC5">
      <w:headerReference w:type="even" r:id="rId18"/>
      <w:headerReference w:type="default" r:id="rId19"/>
      <w:footerReference w:type="even" r:id="rId20"/>
      <w:footerReference w:type="default" r:id="rId21"/>
      <w:pgSz w:w="12240" w:h="15840" w:code="1"/>
      <w:pgMar w:top="1800" w:right="1469" w:bottom="1699" w:left="1440" w:header="706" w:footer="706" w:gutter="0"/>
      <w:pgNumType w:start="22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53268">
      <w:rPr>
        <w:rFonts w:ascii="Times New Roman" w:hAnsi="Times New Roman"/>
        <w:noProof/>
      </w:rPr>
      <w:t>236</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53268">
      <w:rPr>
        <w:rFonts w:ascii="Times New Roman" w:hAnsi="Times New Roman"/>
        <w:noProof/>
      </w:rPr>
      <w:t>237</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446" w:rsidRPr="00BB1446" w:rsidRDefault="00BB1446" w:rsidP="00BB1446">
    <w:pPr>
      <w:spacing w:after="0" w:line="240" w:lineRule="auto"/>
      <w:ind w:left="1440" w:hanging="1440"/>
      <w:outlineLvl w:val="0"/>
      <w:rPr>
        <w:rFonts w:ascii="Times New Roman" w:hAnsi="Times New Roman"/>
        <w:sz w:val="20"/>
        <w:szCs w:val="20"/>
      </w:rPr>
    </w:pPr>
    <w:r>
      <w:rPr>
        <w:rFonts w:ascii="Times New Roman" w:hAnsi="Times New Roman"/>
        <w:sz w:val="20"/>
        <w:szCs w:val="20"/>
      </w:rPr>
      <w:t>Farhanini et al</w:t>
    </w:r>
    <w:r w:rsidR="006B72B0" w:rsidRPr="00BB1446">
      <w:rPr>
        <w:rFonts w:ascii="Times New Roman" w:hAnsi="Times New Roman"/>
        <w:sz w:val="20"/>
        <w:szCs w:val="20"/>
      </w:rPr>
      <w:t xml:space="preserve">: </w:t>
    </w:r>
    <w:r w:rsidR="00070F31" w:rsidRPr="00BB1446">
      <w:rPr>
        <w:rFonts w:ascii="Times New Roman" w:hAnsi="Times New Roman"/>
        <w:sz w:val="20"/>
        <w:szCs w:val="20"/>
      </w:rPr>
      <w:t xml:space="preserve"> </w:t>
    </w:r>
    <w:r w:rsidRPr="00BB1446">
      <w:rPr>
        <w:rFonts w:ascii="Times New Roman" w:hAnsi="Times New Roman"/>
        <w:sz w:val="20"/>
        <w:szCs w:val="20"/>
      </w:rPr>
      <w:t xml:space="preserve"> </w:t>
    </w:r>
    <w:r>
      <w:rPr>
        <w:rFonts w:ascii="Times New Roman" w:hAnsi="Times New Roman"/>
        <w:sz w:val="20"/>
        <w:szCs w:val="20"/>
      </w:rPr>
      <w:tab/>
    </w:r>
    <w:r w:rsidRPr="00BB1446">
      <w:rPr>
        <w:rFonts w:ascii="Times New Roman" w:hAnsi="Times New Roman"/>
        <w:sz w:val="20"/>
        <w:szCs w:val="20"/>
      </w:rPr>
      <w:t>THE ELECTROCHEMICAL BEHAVIOR OF ZINC OXIDE/REDUCED GRAPHENE OXIDE COMPOSITE ELECTRODE IN DOPAMINE</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002A02">
      <w:rPr>
        <w:rFonts w:ascii="Times New Roman" w:hAnsi="Times New Roman"/>
        <w:i/>
        <w:lang w:val="en-US"/>
      </w:rPr>
      <w:t>No 2</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2F6FC5">
      <w:rPr>
        <w:rFonts w:ascii="Times New Roman" w:hAnsi="Times New Roman"/>
        <w:i/>
        <w:lang w:val="en-US"/>
      </w:rPr>
      <w:t>227</w:t>
    </w:r>
    <w:r>
      <w:rPr>
        <w:rFonts w:ascii="Times New Roman" w:hAnsi="Times New Roman"/>
        <w:i/>
        <w:lang w:val="en-US"/>
      </w:rPr>
      <w:t xml:space="preserve"> </w:t>
    </w:r>
    <w:r w:rsidR="007A0583">
      <w:rPr>
        <w:rFonts w:ascii="Times New Roman" w:hAnsi="Times New Roman"/>
        <w:i/>
        <w:lang w:val="en-US"/>
      </w:rPr>
      <w:t>-</w:t>
    </w:r>
    <w:r w:rsidR="00C91EB9">
      <w:rPr>
        <w:rFonts w:ascii="Times New Roman" w:hAnsi="Times New Roman"/>
        <w:i/>
        <w:lang w:val="en-US"/>
      </w:rPr>
      <w:t xml:space="preserve"> </w:t>
    </w:r>
    <w:r w:rsidR="002F6FC5">
      <w:rPr>
        <w:rFonts w:ascii="Times New Roman" w:hAnsi="Times New Roman"/>
        <w:i/>
        <w:lang w:val="en-US"/>
      </w:rPr>
      <w:t>237</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002A02">
      <w:rPr>
        <w:rFonts w:ascii="Times New Roman" w:hAnsi="Times New Roman"/>
        <w:i/>
        <w:lang w:val="en-US"/>
      </w:rPr>
      <w:t>2</w:t>
    </w:r>
    <w:r w:rsidR="00C91EB9">
      <w:rPr>
        <w:rFonts w:ascii="Times New Roman" w:hAnsi="Times New Roman"/>
        <w:i/>
        <w:lang w:val="en-US"/>
      </w:rPr>
      <w:t>-</w:t>
    </w:r>
    <w:r w:rsidR="002F6FC5">
      <w:rPr>
        <w:rFonts w:ascii="Times New Roman" w:hAnsi="Times New Roman"/>
        <w:i/>
        <w:lang w:val="en-US"/>
      </w:rPr>
      <w:t>07</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657F0A6B"/>
    <w:multiLevelType w:val="hybridMultilevel"/>
    <w:tmpl w:val="35C06C2A"/>
    <w:lvl w:ilvl="0" w:tplc="0DA4906E">
      <w:start w:val="1"/>
      <w:numFmt w:val="decimal"/>
      <w:lvlText w:val="%1."/>
      <w:lvlJc w:val="left"/>
      <w:pPr>
        <w:ind w:left="720" w:hanging="36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6385"/>
    <w:rsid w:val="0003330A"/>
    <w:rsid w:val="00067E6B"/>
    <w:rsid w:val="00070F31"/>
    <w:rsid w:val="00084936"/>
    <w:rsid w:val="000875CD"/>
    <w:rsid w:val="000C49FF"/>
    <w:rsid w:val="000D16A1"/>
    <w:rsid w:val="000D2B0C"/>
    <w:rsid w:val="000F77DA"/>
    <w:rsid w:val="001068E8"/>
    <w:rsid w:val="001106D8"/>
    <w:rsid w:val="00117BCD"/>
    <w:rsid w:val="001A5833"/>
    <w:rsid w:val="001D035A"/>
    <w:rsid w:val="001D3855"/>
    <w:rsid w:val="001D6F2C"/>
    <w:rsid w:val="00277498"/>
    <w:rsid w:val="0028007D"/>
    <w:rsid w:val="002860B7"/>
    <w:rsid w:val="00290F4D"/>
    <w:rsid w:val="002A2FC0"/>
    <w:rsid w:val="002B188F"/>
    <w:rsid w:val="002B3BD8"/>
    <w:rsid w:val="002F3F91"/>
    <w:rsid w:val="002F6FC5"/>
    <w:rsid w:val="00304767"/>
    <w:rsid w:val="00304B34"/>
    <w:rsid w:val="00361BAF"/>
    <w:rsid w:val="00362FCE"/>
    <w:rsid w:val="00367D1F"/>
    <w:rsid w:val="003B6019"/>
    <w:rsid w:val="003D4CDD"/>
    <w:rsid w:val="003D585B"/>
    <w:rsid w:val="003E7DA6"/>
    <w:rsid w:val="003F12FF"/>
    <w:rsid w:val="00401EB9"/>
    <w:rsid w:val="0047088F"/>
    <w:rsid w:val="004760D4"/>
    <w:rsid w:val="00494C46"/>
    <w:rsid w:val="004B43FF"/>
    <w:rsid w:val="004D7E25"/>
    <w:rsid w:val="00502641"/>
    <w:rsid w:val="00585AE6"/>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54FB1"/>
    <w:rsid w:val="007943F3"/>
    <w:rsid w:val="007A0583"/>
    <w:rsid w:val="007A738C"/>
    <w:rsid w:val="007B1349"/>
    <w:rsid w:val="007D45AC"/>
    <w:rsid w:val="007E25BD"/>
    <w:rsid w:val="00802C35"/>
    <w:rsid w:val="0082181A"/>
    <w:rsid w:val="00825624"/>
    <w:rsid w:val="0083587A"/>
    <w:rsid w:val="00883CC3"/>
    <w:rsid w:val="008B10A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354E2"/>
    <w:rsid w:val="00B75BF6"/>
    <w:rsid w:val="00B7735A"/>
    <w:rsid w:val="00B91DE7"/>
    <w:rsid w:val="00BA1595"/>
    <w:rsid w:val="00BA1F7B"/>
    <w:rsid w:val="00BA5BB9"/>
    <w:rsid w:val="00BB1446"/>
    <w:rsid w:val="00BB58AF"/>
    <w:rsid w:val="00BE7C30"/>
    <w:rsid w:val="00C055BF"/>
    <w:rsid w:val="00C2226A"/>
    <w:rsid w:val="00C234BA"/>
    <w:rsid w:val="00C35074"/>
    <w:rsid w:val="00C37708"/>
    <w:rsid w:val="00C53268"/>
    <w:rsid w:val="00C91EB9"/>
    <w:rsid w:val="00C94D92"/>
    <w:rsid w:val="00C97340"/>
    <w:rsid w:val="00CA513F"/>
    <w:rsid w:val="00CB3AA6"/>
    <w:rsid w:val="00CC20C2"/>
    <w:rsid w:val="00CD18BE"/>
    <w:rsid w:val="00CF05FF"/>
    <w:rsid w:val="00D340BB"/>
    <w:rsid w:val="00D505D5"/>
    <w:rsid w:val="00D717B4"/>
    <w:rsid w:val="00D75B35"/>
    <w:rsid w:val="00D76E09"/>
    <w:rsid w:val="00D9736F"/>
    <w:rsid w:val="00D9792A"/>
    <w:rsid w:val="00DD377F"/>
    <w:rsid w:val="00E16130"/>
    <w:rsid w:val="00E25547"/>
    <w:rsid w:val="00E3287E"/>
    <w:rsid w:val="00E54D12"/>
    <w:rsid w:val="00E66197"/>
    <w:rsid w:val="00F06A76"/>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E0FD6-3C09-44E2-99FD-4EA9E0B13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1</Pages>
  <Words>5050</Words>
  <Characters>27923</Characters>
  <Application>Microsoft Office Word</Application>
  <DocSecurity>0</DocSecurity>
  <Lines>400</Lines>
  <Paragraphs>93</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32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19</cp:revision>
  <cp:lastPrinted>2018-04-27T03:34:00Z</cp:lastPrinted>
  <dcterms:created xsi:type="dcterms:W3CDTF">2018-03-19T01:12:00Z</dcterms:created>
  <dcterms:modified xsi:type="dcterms:W3CDTF">2018-04-27T03:34:00Z</dcterms:modified>
</cp:coreProperties>
</file>